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3" w:name="_Toc114485361"/>
      <w:r>
        <w:t xml:space="preserve">Comparing </w:t>
      </w:r>
      <w:r w:rsidR="006E4F8B">
        <w:t xml:space="preserve">Motion </w:t>
      </w:r>
      <w:r>
        <w:t>T</w:t>
      </w:r>
      <w:r w:rsidR="006E4F8B">
        <w:t xml:space="preserve">racking </w:t>
      </w:r>
      <w:r>
        <w:t>with K</w:t>
      </w:r>
      <w:r w:rsidR="006E4F8B">
        <w:t>eyboard</w:t>
      </w:r>
      <w:r>
        <w:t xml:space="preserve"> Response</w:t>
      </w:r>
      <w:bookmarkEnd w:id="13"/>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4" w:name="_Toc114485362"/>
      <w:r>
        <w:t>Prev</w:t>
      </w:r>
      <w:r w:rsidR="00C71547">
        <w:t>ious</w:t>
      </w:r>
      <w:r>
        <w:t xml:space="preserve"> </w:t>
      </w:r>
      <w:r w:rsidR="000438C2">
        <w:t>Priming Findings Made with Motion Tracking</w:t>
      </w:r>
      <w:bookmarkEnd w:id="14"/>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5" w:name="_Hlk110934244"/>
      <w:r w:rsidR="006C164D">
        <w:t xml:space="preserve">When responses were given via a keyboard, </w:t>
      </w:r>
      <w:bookmarkEnd w:id="1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6" w:author="Chen Heller" w:date="2023-01-04T13:30:00Z">
        <w:r w:rsidR="00977059">
          <w:t>reaching</w:t>
        </w:r>
        <w:r w:rsidR="00977059" w:rsidRPr="00CA4C70">
          <w:t xml:space="preserve"> </w:t>
        </w:r>
      </w:ins>
      <w:del w:id="17"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
      <w:r w:rsidR="003C7FCB">
        <w:t>possibl</w:t>
      </w:r>
      <w:r w:rsidR="000475DF">
        <w:t>y</w:t>
      </w:r>
      <w:r w:rsidR="003C7FCB">
        <w:t xml:space="preserve"> more likely to express fluctuations in the decision </w:t>
      </w:r>
      <w:commentRangeEnd w:id="18"/>
      <w:r w:rsidR="00D25900">
        <w:rPr>
          <w:rStyle w:val="CommentReference"/>
        </w:rPr>
        <w:commentReference w:id="1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 w:name="_Toc114485363"/>
      <w:r>
        <w:t>Current Research</w:t>
      </w:r>
      <w:bookmarkEnd w:id="19"/>
    </w:p>
    <w:p w14:paraId="1B63E398" w14:textId="28BCF0A8"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commentRangeStart w:id="20"/>
      <w:ins w:id="21" w:author="Chen Heller" w:date="2023-01-04T15:07:00Z">
        <w:r w:rsidR="00C17EFC">
          <w:t>To do so</w:t>
        </w:r>
      </w:ins>
      <w:commentRangeEnd w:id="20"/>
      <w:ins w:id="22" w:author="Chen Heller" w:date="2023-01-04T15:17:00Z">
        <w:r w:rsidR="00412D3A">
          <w:rPr>
            <w:rStyle w:val="CommentReference"/>
          </w:rPr>
          <w:commentReference w:id="20"/>
        </w:r>
      </w:ins>
      <w:ins w:id="23" w:author="Chen Heller" w:date="2023-01-04T15:07:00Z">
        <w:r w:rsidR="00C17EFC">
          <w:t xml:space="preserve">, both measures were compared </w:t>
        </w:r>
      </w:ins>
      <w:ins w:id="24" w:author="Chen Heller" w:date="2023-01-04T15:20:00Z">
        <w:r w:rsidR="00C3464D">
          <w:t>o</w:t>
        </w:r>
      </w:ins>
      <w:ins w:id="25" w:author="Chen Heller" w:date="2023-01-04T15:07:00Z">
        <w:r w:rsidR="00C17EFC">
          <w:t>n an</w:t>
        </w:r>
      </w:ins>
      <w:ins w:id="26" w:author="Chen Heller" w:date="2023-01-04T15:17:00Z">
        <w:r w:rsidR="00412D3A">
          <w:t xml:space="preserve"> </w:t>
        </w:r>
      </w:ins>
      <w:ins w:id="2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8" w:author="Chen Heller" w:date="2023-01-04T15:08:00Z">
        <w:r w:rsidR="00C17EFC">
          <w:t>it</w:t>
        </w:r>
      </w:ins>
      <w:ins w:id="29" w:author="Chen Heller" w:date="2023-01-04T15:07:00Z">
        <w:r w:rsidR="00C17EFC">
          <w:t xml:space="preserve"> improved the validity of the unconscious results by applying a rigorous awareness detection procedure that include</w:t>
        </w:r>
      </w:ins>
      <w:ins w:id="30" w:author="Chen Heller" w:date="2023-01-04T15:08:00Z">
        <w:r w:rsidR="00C17EFC">
          <w:t>d</w:t>
        </w:r>
      </w:ins>
      <w:ins w:id="31"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2" w:author="Chen Heller" w:date="2023-01-04T15:08:00Z">
        <w:r w:rsidR="002F2B31">
          <w:t xml:space="preserve">here </w:t>
        </w:r>
      </w:ins>
      <w:ins w:id="33" w:author="Chen Heller" w:date="2023-01-04T15:07:00Z">
        <w:r w:rsidR="00C17EFC">
          <w:t xml:space="preserve">awareness was estimated in the trials of the main task. </w:t>
        </w:r>
      </w:ins>
      <w:del w:id="34"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5"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6"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7" w:author="Chen Heller" w:date="2023-01-04T15:09:00Z">
        <w:r w:rsidR="007A7706">
          <w:t>The</w:t>
        </w:r>
      </w:ins>
      <w:ins w:id="38" w:author="Chen Heller" w:date="2023-01-03T15:03:00Z">
        <w:r w:rsidR="00203FB3">
          <w:t xml:space="preserve"> </w:t>
        </w:r>
      </w:ins>
      <w:r w:rsidR="00AA2BC2">
        <w:t xml:space="preserve">priming paradigm </w:t>
      </w:r>
      <w:del w:id="39" w:author="Chen Heller" w:date="2023-01-04T15:10:00Z">
        <w:r w:rsidR="00D21058" w:rsidDel="007A7706">
          <w:delText>following</w:delText>
        </w:r>
        <w:r w:rsidR="00AA2BC2" w:rsidDel="007A7706">
          <w:delText xml:space="preserve"> </w:delText>
        </w:r>
      </w:del>
      <w:ins w:id="40" w:author="Chen Heller" w:date="2023-01-04T15:16:00Z">
        <w:r w:rsidR="00412D3A">
          <w:t>emulated</w:t>
        </w:r>
      </w:ins>
      <w:ins w:id="41"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2" w:author="Chen Heller" w:date="2023-01-03T15:58:00Z">
        <w:r w:rsidR="00620379" w:rsidDel="00180C5B">
          <w:delText>In the first three experiments, I expected to find e</w:delText>
        </w:r>
      </w:del>
      <w:ins w:id="43" w:author="Chen Heller" w:date="2023-01-04T15:02:00Z">
        <w:r w:rsidR="008A62A7" w:rsidRPr="008A62A7">
          <w:t xml:space="preserve"> </w:t>
        </w:r>
      </w:ins>
      <w:ins w:id="44" w:author="Chen Heller" w:date="2023-01-04T15:22:00Z">
        <w:r w:rsidR="00837D48">
          <w:t xml:space="preserve">The </w:t>
        </w:r>
      </w:ins>
      <w:del w:id="45" w:author="Chen Heller" w:date="2023-01-04T15:22:00Z">
        <w:r w:rsidR="00620379" w:rsidDel="00837D48">
          <w:delText xml:space="preserve">vidence for a </w:delText>
        </w:r>
      </w:del>
      <w:r w:rsidR="00620379">
        <w:t xml:space="preserve">congruency effect </w:t>
      </w:r>
      <w:ins w:id="46" w:author="Chen Heller" w:date="2023-01-03T15:58:00Z">
        <w:r w:rsidR="00180C5B">
          <w:t xml:space="preserve">was expected </w:t>
        </w:r>
      </w:ins>
      <w:ins w:id="47" w:author="Chen Heller" w:date="2023-01-04T15:22:00Z">
        <w:r w:rsidR="00837D48">
          <w:t xml:space="preserve">affect </w:t>
        </w:r>
      </w:ins>
      <w:ins w:id="48" w:author="Chen Heller" w:date="2023-01-04T15:23:00Z">
        <w:r w:rsidR="00837D48">
          <w:t>the reaching task</w:t>
        </w:r>
      </w:ins>
      <w:del w:id="49"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50" w:author="Chen Heller" w:date="2023-01-04T15:24:00Z">
        <w:r w:rsidR="00A465F4">
          <w:t>In the keyboard task, the incongruent trials were expected tp exhibit longer RTs.</w:t>
        </w:r>
      </w:ins>
      <w:del w:id="5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2" w:author="Chen Heller" w:date="2023-01-04T15:03:00Z">
        <w:r w:rsidR="00740084" w:rsidRPr="00740084">
          <w:t xml:space="preserve"> </w:t>
        </w:r>
      </w:ins>
      <w:moveToRangeStart w:id="53" w:author="Chen Heller" w:date="2023-01-04T15:03:00Z" w:name="move123737055"/>
      <w:moveTo w:id="5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55" w:author="Chen Heller" w:date="2023-01-04T15:24:00Z">
          <w:r w:rsidR="00740084" w:rsidDel="00A465F4">
            <w:delText xml:space="preserve">I expected that </w:delText>
          </w:r>
        </w:del>
        <w:r w:rsidR="00740084">
          <w:t xml:space="preserve">the </w:t>
        </w:r>
        <w:del w:id="56" w:author="Chen Heller" w:date="2023-01-04T15:04:00Z">
          <w:r w:rsidR="00740084" w:rsidDel="00740084">
            <w:delText xml:space="preserve">effect found in the </w:delText>
          </w:r>
        </w:del>
        <w:r w:rsidR="00740084">
          <w:t xml:space="preserve">motion tracking session (namely, the reach area variable) </w:t>
        </w:r>
      </w:moveTo>
      <w:ins w:id="57" w:author="Chen Heller" w:date="2023-01-04T15:24:00Z">
        <w:r w:rsidR="00A465F4">
          <w:t xml:space="preserve">was expected to </w:t>
        </w:r>
      </w:ins>
      <w:moveTo w:id="58" w:author="Chen Heller" w:date="2023-01-04T15:03:00Z">
        <w:del w:id="59" w:author="Chen Heller" w:date="2023-01-04T15:24:00Z">
          <w:r w:rsidR="00740084" w:rsidDel="00A465F4">
            <w:delText xml:space="preserve">would </w:delText>
          </w:r>
        </w:del>
        <w:r w:rsidR="00740084">
          <w:t xml:space="preserve">produce a larger congruency effect than the </w:t>
        </w:r>
        <w:del w:id="60" w:author="Chen Heller" w:date="2023-01-04T15:04:00Z">
          <w:r w:rsidR="00740084" w:rsidDel="00740084">
            <w:delText xml:space="preserve">effect in the </w:delText>
          </w:r>
        </w:del>
        <w:r w:rsidR="00740084">
          <w:t>keyboard session (RT variable).</w:t>
        </w:r>
      </w:moveTo>
      <w:moveToRangeEnd w:id="53"/>
      <w:del w:id="61"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62" w:author="Chen Heller" w:date="2023-01-03T16:05:00Z"/>
        </w:rPr>
      </w:pPr>
      <w:bookmarkStart w:id="63" w:name="_Toc114485364"/>
      <w:del w:id="64" w:author="Chen Heller" w:date="2023-01-03T16:05:00Z">
        <w:r w:rsidDel="00284FAB">
          <w:delText>Pilot Experiment</w:delText>
        </w:r>
        <w:r w:rsidR="00ED60E1" w:rsidDel="00284FAB">
          <w:delText xml:space="preserve"> 1</w:delText>
        </w:r>
        <w:bookmarkEnd w:id="63"/>
      </w:del>
    </w:p>
    <w:p w14:paraId="4F322CBE" w14:textId="39008FD5" w:rsidR="00C3013B" w:rsidRPr="00C32066" w:rsidDel="00284FAB" w:rsidRDefault="003F5172" w:rsidP="008F398C">
      <w:pPr>
        <w:ind w:firstLine="0"/>
        <w:rPr>
          <w:del w:id="65" w:author="Chen Heller" w:date="2023-01-03T16:05:00Z"/>
        </w:rPr>
      </w:pPr>
      <w:del w:id="6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67" w:author="Chen Heller" w:date="2023-01-03T16:06:00Z"/>
        </w:rPr>
      </w:pPr>
      <w:bookmarkStart w:id="68" w:name="_Toc114485365"/>
      <w:del w:id="69" w:author="Chen Heller" w:date="2023-01-03T16:06:00Z">
        <w:r w:rsidDel="007F6CA0">
          <w:delText>Methods</w:delText>
        </w:r>
        <w:bookmarkEnd w:id="68"/>
      </w:del>
    </w:p>
    <w:p w14:paraId="0D1ADB73" w14:textId="332E6FDB" w:rsidR="002057FC" w:rsidRPr="00C0305E" w:rsidDel="007F6CA0" w:rsidRDefault="002057FC" w:rsidP="006238E0">
      <w:pPr>
        <w:pStyle w:val="Heading4"/>
        <w:rPr>
          <w:del w:id="70" w:author="Chen Heller" w:date="2023-01-03T16:06:00Z"/>
        </w:rPr>
      </w:pPr>
      <w:bookmarkStart w:id="71" w:name="_Toc114485366"/>
      <w:del w:id="72" w:author="Chen Heller" w:date="2023-01-03T16:06:00Z">
        <w:r w:rsidRPr="00C0305E" w:rsidDel="007F6CA0">
          <w:delText>Participants</w:delText>
        </w:r>
        <w:bookmarkEnd w:id="71"/>
      </w:del>
    </w:p>
    <w:p w14:paraId="6A35019C" w14:textId="6134C3EE" w:rsidR="00422E34" w:rsidRPr="00422E34" w:rsidRDefault="00853F45" w:rsidP="008F398C">
      <w:pPr>
        <w:ind w:firstLine="0"/>
      </w:pPr>
      <w:del w:id="73"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74" w:author="Chen Heller" w:date="2023-01-03T16:08:00Z" w:name="move123654499"/>
      <w:moveFrom w:id="75"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74"/>
    </w:p>
    <w:p w14:paraId="2BD90709" w14:textId="76AEC67A" w:rsidR="002057FC" w:rsidDel="00E75FF4" w:rsidRDefault="002057FC" w:rsidP="006238E0">
      <w:pPr>
        <w:pStyle w:val="Heading4"/>
        <w:rPr>
          <w:moveFrom w:id="76" w:author="Chen Heller" w:date="2023-01-03T16:18:00Z"/>
        </w:rPr>
      </w:pPr>
      <w:bookmarkStart w:id="77" w:name="_Toc114485367"/>
      <w:moveFromRangeStart w:id="78" w:author="Chen Heller" w:date="2023-01-03T16:18:00Z" w:name="move123655117"/>
      <w:moveFrom w:id="79" w:author="Chen Heller" w:date="2023-01-03T16:18:00Z">
        <w:r w:rsidDel="00E75FF4">
          <w:t>Stimuli</w:t>
        </w:r>
        <w:bookmarkEnd w:id="77"/>
      </w:moveFrom>
    </w:p>
    <w:p w14:paraId="3CEDC9CA" w14:textId="0A6E7F58" w:rsidR="00647384" w:rsidDel="00E75FF4" w:rsidRDefault="00C3440C" w:rsidP="004570E3">
      <w:pPr>
        <w:ind w:firstLine="0"/>
        <w:rPr>
          <w:moveFrom w:id="80" w:author="Chen Heller" w:date="2023-01-03T16:18:00Z"/>
        </w:rPr>
      </w:pPr>
      <w:moveFrom w:id="81"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82"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83" w:author="Chen Heller" w:date="2023-01-03T16:18:00Z"/>
        </w:rPr>
      </w:pPr>
      <w:bookmarkStart w:id="84" w:name="_Toc114485368"/>
      <w:moveFrom w:id="85" w:author="Chen Heller" w:date="2023-01-03T16:18:00Z">
        <w:r w:rsidDel="00E75FF4">
          <w:t>Apparatus</w:t>
        </w:r>
        <w:bookmarkEnd w:id="84"/>
      </w:moveFrom>
    </w:p>
    <w:p w14:paraId="7405EC60" w14:textId="2B37001D" w:rsidR="007846C7" w:rsidRDefault="007846C7" w:rsidP="00533630">
      <w:pPr>
        <w:ind w:firstLine="0"/>
      </w:pPr>
      <w:moveFrom w:id="86"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87" w:author="Chen Heller" w:date="2023-01-03T16:18:00Z"/>
      <w:moveFrom w:id="88"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78"/>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89" w:author="Chen Heller" w:date="2023-01-03T16:48:00Z"/>
        </w:rPr>
      </w:pPr>
      <w:moveFromRangeStart w:id="90" w:author="Chen Heller" w:date="2023-01-03T16:48:00Z" w:name="move123656900"/>
      <w:moveFrom w:id="91"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92" w:author="Chen Heller" w:date="2023-01-03T16:48:00Z"/>
        </w:rPr>
      </w:pPr>
      <w:moveFrom w:id="93" w:author="Chen Heller" w:date="2023-01-03T16:48:00Z">
        <w:r w:rsidDel="00854D68">
          <w:t xml:space="preserve">Figure </w:t>
        </w:r>
        <w:r w:rsidDel="00854D68">
          <w:fldChar w:fldCharType="begin"/>
        </w:r>
        <w:r w:rsidDel="00854D68">
          <w:instrText xml:space="preserve"> SEQ Figure \* ARABIC </w:instrText>
        </w:r>
        <w:r w:rsidDel="00854D68">
          <w:fldChar w:fldCharType="separate"/>
        </w:r>
        <w:r w:rsidR="0095479C" w:rsidDel="00854D68">
          <w:rPr>
            <w:noProof/>
          </w:rPr>
          <w:t>1</w:t>
        </w:r>
        <w:r w:rsidDel="00854D68">
          <w:rPr>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90"/>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94" w:author="Chen Heller" w:date="2023-01-03T16:48:00Z"/>
        </w:rPr>
      </w:pPr>
      <w:bookmarkStart w:id="95" w:name="_Toc114485369"/>
      <w:del w:id="96" w:author="Chen Heller" w:date="2023-01-03T16:48:00Z">
        <w:r w:rsidDel="00E65EFB">
          <w:lastRenderedPageBreak/>
          <w:delText>Procedure</w:delText>
        </w:r>
        <w:bookmarkEnd w:id="95"/>
      </w:del>
    </w:p>
    <w:p w14:paraId="006ADC8A" w14:textId="5E26FEA6" w:rsidR="00400416" w:rsidRPr="00400416" w:rsidDel="00E65EFB" w:rsidRDefault="00400416" w:rsidP="00723227">
      <w:pPr>
        <w:ind w:firstLine="0"/>
        <w:rPr>
          <w:del w:id="97" w:author="Chen Heller" w:date="2023-01-03T16:49:00Z"/>
        </w:rPr>
      </w:pPr>
      <w:del w:id="9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00" w:author="Chen Heller" w:date="2023-01-03T16:50:00Z"/>
        </w:rPr>
      </w:pPr>
      <w:moveFromRangeStart w:id="101" w:author="Chen Heller" w:date="2023-01-03T16:50:00Z" w:name="move123657044"/>
      <w:moveFrom w:id="102"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03" w:author="Chen Heller" w:date="2023-01-03T16:50:00Z"/>
        </w:rPr>
      </w:pPr>
      <w:moveFrom w:id="104" w:author="Chen Heller" w:date="2023-01-03T16:50:00Z">
        <w:r w:rsidDel="00E65EFB">
          <w:t xml:space="preserve">Figure </w:t>
        </w:r>
        <w:r w:rsidDel="00E65EFB">
          <w:fldChar w:fldCharType="begin"/>
        </w:r>
        <w:r w:rsidDel="00E65EFB">
          <w:instrText xml:space="preserve"> SEQ Figure \* ARABIC </w:instrText>
        </w:r>
        <w:r w:rsidDel="00E65EFB">
          <w:fldChar w:fldCharType="separate"/>
        </w:r>
        <w:r w:rsidDel="00E65EFB">
          <w:rPr>
            <w:noProof/>
          </w:rPr>
          <w:t>2</w:t>
        </w:r>
        <w:r w:rsidDel="00E65EFB">
          <w:rPr>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01"/>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05" w:author="Chen Heller" w:date="2023-01-03T17:26:00Z"/>
        </w:rPr>
      </w:pPr>
      <w:bookmarkStart w:id="106" w:name="_Toc114485370"/>
      <w:moveFromRangeStart w:id="107" w:author="Chen Heller" w:date="2023-01-03T17:26:00Z" w:name="move123659235"/>
      <w:moveFrom w:id="108" w:author="Chen Heller" w:date="2023-01-03T17:26:00Z">
        <w:r w:rsidDel="001F1330">
          <w:t>Trajectory p</w:t>
        </w:r>
        <w:r w:rsidR="00B33642" w:rsidDel="001F1330">
          <w:t>reprocessing</w:t>
        </w:r>
        <w:bookmarkEnd w:id="106"/>
      </w:moveFrom>
    </w:p>
    <w:p w14:paraId="597DB305" w14:textId="15203F59" w:rsidR="00B33642" w:rsidRPr="00B33642" w:rsidRDefault="001E0823" w:rsidP="00723227">
      <w:pPr>
        <w:ind w:firstLine="0"/>
      </w:pPr>
      <w:moveFrom w:id="109"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10"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07"/>
      </w:moveFrom>
    </w:p>
    <w:p w14:paraId="1B7E9AD3" w14:textId="2EC246B3" w:rsidR="001E0823" w:rsidDel="00165C67" w:rsidRDefault="001E0823" w:rsidP="006238E0">
      <w:pPr>
        <w:pStyle w:val="Heading3"/>
        <w:rPr>
          <w:del w:id="111" w:author="Chen Heller" w:date="2023-01-04T10:02:00Z"/>
        </w:rPr>
      </w:pPr>
      <w:bookmarkStart w:id="112" w:name="_Toc114485371"/>
      <w:del w:id="113" w:author="Chen Heller" w:date="2023-01-04T10:02:00Z">
        <w:r w:rsidDel="00165C67">
          <w:delText>Variables extraction</w:delText>
        </w:r>
        <w:bookmarkEnd w:id="112"/>
      </w:del>
    </w:p>
    <w:p w14:paraId="3FD2B015" w14:textId="1616DF73" w:rsidR="001E0823" w:rsidDel="00165C67" w:rsidRDefault="00AA1B21" w:rsidP="00723227">
      <w:pPr>
        <w:ind w:firstLine="0"/>
        <w:rPr>
          <w:del w:id="114" w:author="Chen Heller" w:date="2023-01-04T10:02:00Z"/>
        </w:rPr>
      </w:pPr>
      <w:del w:id="11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1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17" w:author="Chen Heller" w:date="2023-01-04T10:02:00Z">
        <w:r w:rsidR="00DE0E1F" w:rsidDel="00165C67">
          <w:delText xml:space="preserve">; (b) </w:delText>
        </w:r>
        <w:r w:rsidR="00433F9B" w:rsidDel="00165C67">
          <w:delText>reaction time</w:delText>
        </w:r>
        <w:r w:rsidR="00B55D74" w:rsidDel="00165C67">
          <w:delText>,</w:delText>
        </w:r>
      </w:del>
      <w:del w:id="11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1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2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2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2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2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24" w:author="Chen Heller" w:date="2023-01-03T17:37:00Z"/>
        </w:rPr>
      </w:pPr>
      <w:bookmarkStart w:id="125" w:name="_Toc114485372"/>
      <w:del w:id="126" w:author="Chen Heller" w:date="2023-01-03T17:37:00Z">
        <w:r w:rsidDel="001036D3">
          <w:delText>Exclusion criteria</w:delText>
        </w:r>
        <w:bookmarkEnd w:id="125"/>
      </w:del>
    </w:p>
    <w:p w14:paraId="278BD072" w14:textId="6D8808A6" w:rsidR="00823CFE" w:rsidRDefault="00F70C75" w:rsidP="00723227">
      <w:pPr>
        <w:ind w:firstLine="0"/>
      </w:pPr>
      <w:moveFromRangeStart w:id="127" w:author="Chen Heller" w:date="2023-01-03T17:37:00Z" w:name="move123659894"/>
      <w:moveFrom w:id="128"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27"/>
    </w:p>
    <w:p w14:paraId="459C7EAD" w14:textId="012F143E" w:rsidR="000E1974" w:rsidDel="00A7794D" w:rsidRDefault="002057FC" w:rsidP="006238E0">
      <w:pPr>
        <w:pStyle w:val="Heading3"/>
        <w:rPr>
          <w:del w:id="129" w:author="Chen Heller" w:date="2023-01-04T09:14:00Z"/>
        </w:rPr>
      </w:pPr>
      <w:bookmarkStart w:id="130" w:name="_Toc114485373"/>
      <w:del w:id="131" w:author="Chen Heller" w:date="2023-01-04T09:14:00Z">
        <w:r w:rsidDel="00A7794D">
          <w:delText>Results</w:delText>
        </w:r>
        <w:bookmarkEnd w:id="130"/>
      </w:del>
    </w:p>
    <w:p w14:paraId="7ECA8D04" w14:textId="1E0C76AA" w:rsidR="00587CF1" w:rsidDel="00462D23" w:rsidRDefault="00F50E45" w:rsidP="00723227">
      <w:pPr>
        <w:ind w:firstLine="0"/>
        <w:rPr>
          <w:del w:id="132" w:author="Chen Heller" w:date="2023-01-04T09:12:00Z"/>
          <w:rtl/>
        </w:rPr>
      </w:pPr>
      <w:del w:id="133"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34" w:author="Chen Heller" w:date="2023-01-04T09:11:00Z" w:name="move123715935"/>
      <w:moveFrom w:id="135" w:author="Chen Heller" w:date="2023-01-04T09:11:00Z">
        <w:del w:id="136"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34"/>
      <w:del w:id="137"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38" w:author="Chen Heller" w:date="2023-01-04T09:14:00Z"/>
        </w:rPr>
      </w:pPr>
      <w:del w:id="139" w:author="Chen Heller" w:date="2023-01-04T09:14:00Z">
        <w:r w:rsidDel="00A7794D">
          <w:delText>Congruency effect</w:delText>
        </w:r>
        <w:r w:rsidR="00AF0D06" w:rsidDel="00A7794D">
          <w:delText>:</w:delText>
        </w:r>
        <w:r w:rsidDel="00A7794D">
          <w:delText xml:space="preserve"> </w:delText>
        </w:r>
      </w:del>
      <w:moveFromRangeStart w:id="140" w:author="Chen Heller" w:date="2023-01-04T09:14:00Z" w:name="move123716079"/>
      <w:moveFrom w:id="141"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42" w:author="Chen Heller" w:date="2023-01-04T09:14:00Z"/>
      <w:moveFrom w:id="143"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44" w:author="Chen Heller" w:date="2023-01-04T09:14:00Z"/>
      <w:moveFrom w:id="145"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40"/>
      <w:del w:id="146"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47"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48" w:author="Chen Heller" w:date="2023-01-04T09:14:00Z"/>
        </w:rPr>
      </w:pPr>
      <w:del w:id="149" w:author="Chen Heller" w:date="2023-01-04T09:14:00Z">
        <w:r w:rsidDel="00A7794D">
          <w:br w:type="page"/>
        </w:r>
      </w:del>
    </w:p>
    <w:p w14:paraId="77E035F3" w14:textId="609EA91B" w:rsidR="004545CA" w:rsidDel="00A7794D" w:rsidRDefault="004545CA" w:rsidP="00EE3C0C">
      <w:pPr>
        <w:pStyle w:val="Caption"/>
        <w:keepNext/>
        <w:rPr>
          <w:del w:id="150" w:author="Chen Heller" w:date="2023-01-04T09:14:00Z"/>
        </w:rPr>
      </w:pPr>
      <w:bookmarkStart w:id="151" w:name="_Ref114471021"/>
      <w:del w:id="152" w:author="Chen Heller" w:date="2023-01-04T09:14:00Z">
        <w:r w:rsidDel="00A7794D">
          <w:lastRenderedPageBreak/>
          <w:delText xml:space="preserve">Table </w:delText>
        </w:r>
        <w:r w:rsidDel="00A7794D">
          <w:rPr>
            <w:i w:val="0"/>
            <w:iCs w:val="0"/>
          </w:rPr>
          <w:fldChar w:fldCharType="begin"/>
        </w:r>
        <w:r w:rsidDel="00A7794D">
          <w:delInstrText xml:space="preserve"> SEQ Table \* ARABIC </w:delInstrText>
        </w:r>
        <w:r w:rsidDel="00A7794D">
          <w:rPr>
            <w:i w:val="0"/>
            <w:iCs w:val="0"/>
          </w:rPr>
          <w:fldChar w:fldCharType="separate"/>
        </w:r>
        <w:r w:rsidR="003251EA" w:rsidDel="00A7794D">
          <w:rPr>
            <w:noProof/>
          </w:rPr>
          <w:delText>1</w:delText>
        </w:r>
        <w:r w:rsidDel="00A7794D">
          <w:rPr>
            <w:i w:val="0"/>
            <w:iCs w:val="0"/>
            <w:noProof/>
          </w:rPr>
          <w:fldChar w:fldCharType="end"/>
        </w:r>
        <w:bookmarkEnd w:id="147"/>
        <w:bookmarkEnd w:id="15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53"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54"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5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56" w:author="Chen Heller" w:date="2023-01-04T09:14:00Z"/>
                <w:b/>
                <w:bCs/>
              </w:rPr>
            </w:pPr>
            <w:del w:id="157"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58" w:author="Chen Heller" w:date="2023-01-04T09:14:00Z"/>
                <w:b/>
                <w:bCs/>
              </w:rPr>
            </w:pPr>
            <w:del w:id="159"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60"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61"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62"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63" w:author="Chen Heller" w:date="2023-01-04T09:14:00Z"/>
              </w:rPr>
            </w:pPr>
          </w:p>
        </w:tc>
      </w:tr>
      <w:tr w:rsidR="00DC6616" w:rsidDel="00A7794D" w14:paraId="43206B7C" w14:textId="59C63199" w:rsidTr="00EE3C0C">
        <w:trPr>
          <w:trHeight w:val="254"/>
          <w:del w:id="164"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65"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66"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67" w:author="Chen Heller" w:date="2023-01-04T09:14:00Z"/>
                <w:b/>
                <w:bCs/>
              </w:rPr>
            </w:pPr>
            <w:del w:id="168"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69" w:author="Chen Heller" w:date="2023-01-04T09:14:00Z"/>
                <w:b/>
                <w:bCs/>
              </w:rPr>
            </w:pPr>
            <w:del w:id="170"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71" w:author="Chen Heller" w:date="2023-01-04T09:14:00Z"/>
                <w:b/>
                <w:bCs/>
              </w:rPr>
            </w:pPr>
            <w:del w:id="172"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73" w:author="Chen Heller" w:date="2023-01-04T09:14:00Z"/>
                <w:b/>
                <w:bCs/>
              </w:rPr>
            </w:pPr>
            <w:del w:id="174"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75" w:author="Chen Heller" w:date="2023-01-04T09:14:00Z"/>
                <w:b/>
                <w:bCs/>
              </w:rPr>
            </w:pPr>
            <w:del w:id="176"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77" w:author="Chen Heller" w:date="2023-01-04T09:14:00Z"/>
                <w:b/>
                <w:bCs/>
              </w:rPr>
            </w:pPr>
            <w:del w:id="178" w:author="Chen Heller" w:date="2023-01-04T09:14:00Z">
              <w:r w:rsidDel="00A7794D">
                <w:rPr>
                  <w:b/>
                  <w:bCs/>
                </w:rPr>
                <w:delText>d</w:delText>
              </w:r>
            </w:del>
          </w:p>
        </w:tc>
      </w:tr>
      <w:tr w:rsidR="00DC6616" w:rsidDel="00A7794D" w14:paraId="18F6486A" w14:textId="313FB357" w:rsidTr="00EE3C0C">
        <w:trPr>
          <w:trHeight w:val="313"/>
          <w:del w:id="179"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80" w:author="Chen Heller" w:date="2023-01-04T09:14:00Z"/>
              </w:rPr>
            </w:pPr>
            <w:del w:id="181" w:author="Chen Heller" w:date="2023-01-04T09:14:00Z">
              <w:r w:rsidDel="00A7794D">
                <w:rPr>
                  <w:b/>
                  <w:bCs/>
                </w:rPr>
                <w:delText>Reaching</w:delText>
              </w:r>
            </w:del>
          </w:p>
        </w:tc>
      </w:tr>
      <w:tr w:rsidR="00DC6616" w:rsidDel="00A7794D" w14:paraId="5FEFCA42" w14:textId="55B7D09C" w:rsidTr="00EE3C0C">
        <w:trPr>
          <w:trHeight w:val="490"/>
          <w:del w:id="182"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83" w:author="Chen Heller" w:date="2023-01-04T09:14:00Z"/>
                <w:b/>
                <w:bCs/>
              </w:rPr>
            </w:pPr>
          </w:p>
        </w:tc>
        <w:tc>
          <w:tcPr>
            <w:tcW w:w="2268" w:type="dxa"/>
          </w:tcPr>
          <w:p w14:paraId="59896394" w14:textId="49EFBDB0" w:rsidR="00DC6616" w:rsidRPr="00EA2CED" w:rsidDel="00A7794D" w:rsidRDefault="00DC6616" w:rsidP="00EA2CED">
            <w:pPr>
              <w:ind w:firstLine="0"/>
              <w:rPr>
                <w:del w:id="184" w:author="Chen Heller" w:date="2023-01-04T09:14:00Z"/>
                <w:b/>
                <w:bCs/>
              </w:rPr>
            </w:pPr>
            <w:del w:id="185"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86" w:author="Chen Heller" w:date="2023-01-04T09:14:00Z"/>
              </w:rPr>
            </w:pPr>
            <w:del w:id="187"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88" w:author="Chen Heller" w:date="2023-01-04T09:14:00Z"/>
              </w:rPr>
            </w:pPr>
            <w:del w:id="189"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90" w:author="Chen Heller" w:date="2023-01-04T09:14:00Z"/>
              </w:rPr>
            </w:pPr>
            <w:del w:id="191" w:author="Chen Heller" w:date="2023-01-04T09:14:00Z">
              <w:r w:rsidDel="00A7794D">
                <w:delText>2.16</w:delText>
              </w:r>
            </w:del>
          </w:p>
        </w:tc>
        <w:tc>
          <w:tcPr>
            <w:tcW w:w="992" w:type="dxa"/>
          </w:tcPr>
          <w:p w14:paraId="1716BE08" w14:textId="7B3C7DCC" w:rsidR="00DC6616" w:rsidDel="00A7794D" w:rsidRDefault="00DC6616" w:rsidP="00EA2CED">
            <w:pPr>
              <w:ind w:firstLine="0"/>
              <w:rPr>
                <w:del w:id="192" w:author="Chen Heller" w:date="2023-01-04T09:14:00Z"/>
              </w:rPr>
            </w:pPr>
            <w:del w:id="193" w:author="Chen Heller" w:date="2023-01-04T09:14:00Z">
              <w:r w:rsidDel="00A7794D">
                <w:delText>0.169</w:delText>
              </w:r>
            </w:del>
          </w:p>
        </w:tc>
        <w:tc>
          <w:tcPr>
            <w:tcW w:w="1417" w:type="dxa"/>
          </w:tcPr>
          <w:p w14:paraId="5E84F5AC" w14:textId="1C943E17" w:rsidR="00DC6616" w:rsidDel="00A7794D" w:rsidRDefault="00DC6616" w:rsidP="00EA2CED">
            <w:pPr>
              <w:ind w:firstLine="0"/>
              <w:rPr>
                <w:del w:id="194" w:author="Chen Heller" w:date="2023-01-04T09:14:00Z"/>
              </w:rPr>
            </w:pPr>
            <w:del w:id="195" w:author="Chen Heller" w:date="2023-01-04T09:14:00Z">
              <w:r w:rsidDel="00A7794D">
                <w:delText>0, 0.20</w:delText>
              </w:r>
            </w:del>
          </w:p>
        </w:tc>
        <w:tc>
          <w:tcPr>
            <w:tcW w:w="709" w:type="dxa"/>
          </w:tcPr>
          <w:p w14:paraId="2DD1AD3D" w14:textId="7A457574" w:rsidR="00DC6616" w:rsidDel="00A7794D" w:rsidRDefault="00DC6616" w:rsidP="00EA2CED">
            <w:pPr>
              <w:ind w:firstLine="0"/>
              <w:rPr>
                <w:del w:id="196" w:author="Chen Heller" w:date="2023-01-04T09:14:00Z"/>
              </w:rPr>
            </w:pPr>
            <w:del w:id="197" w:author="Chen Heller" w:date="2023-01-04T09:14:00Z">
              <w:r w:rsidDel="00A7794D">
                <w:delText>0.69</w:delText>
              </w:r>
            </w:del>
          </w:p>
        </w:tc>
      </w:tr>
      <w:tr w:rsidR="00DC6616" w:rsidDel="00A7794D" w14:paraId="1AEC86DC" w14:textId="7D6E1B18" w:rsidTr="00EE3C0C">
        <w:trPr>
          <w:trHeight w:val="490"/>
          <w:del w:id="198"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99" w:author="Chen Heller" w:date="2023-01-04T09:14:00Z"/>
                <w:b/>
                <w:bCs/>
              </w:rPr>
            </w:pPr>
          </w:p>
        </w:tc>
        <w:tc>
          <w:tcPr>
            <w:tcW w:w="2268" w:type="dxa"/>
          </w:tcPr>
          <w:p w14:paraId="691D0A75" w14:textId="63A98384" w:rsidR="00DC6616" w:rsidRPr="00EA2CED" w:rsidDel="00A7794D" w:rsidRDefault="00DC6616" w:rsidP="00EA2CED">
            <w:pPr>
              <w:ind w:firstLine="0"/>
              <w:rPr>
                <w:del w:id="200" w:author="Chen Heller" w:date="2023-01-04T09:14:00Z"/>
                <w:b/>
                <w:bCs/>
              </w:rPr>
            </w:pPr>
            <w:del w:id="201"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02" w:author="Chen Heller" w:date="2023-01-04T09:14:00Z"/>
              </w:rPr>
            </w:pPr>
            <w:del w:id="203"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04" w:author="Chen Heller" w:date="2023-01-04T09:14:00Z"/>
              </w:rPr>
            </w:pPr>
            <w:del w:id="205"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06" w:author="Chen Heller" w:date="2023-01-04T09:14:00Z"/>
              </w:rPr>
            </w:pPr>
          </w:p>
        </w:tc>
        <w:tc>
          <w:tcPr>
            <w:tcW w:w="992" w:type="dxa"/>
          </w:tcPr>
          <w:p w14:paraId="60276CFC" w14:textId="5BC01A71" w:rsidR="00DC6616" w:rsidDel="00A7794D" w:rsidRDefault="00DC6616" w:rsidP="00EA2CED">
            <w:pPr>
              <w:ind w:firstLine="0"/>
              <w:rPr>
                <w:del w:id="207" w:author="Chen Heller" w:date="2023-01-04T09:14:00Z"/>
              </w:rPr>
            </w:pPr>
            <w:del w:id="208" w:author="Chen Heller" w:date="2023-01-04T09:14:00Z">
              <w:r w:rsidDel="00A7794D">
                <w:delText>0.694</w:delText>
              </w:r>
            </w:del>
          </w:p>
        </w:tc>
        <w:tc>
          <w:tcPr>
            <w:tcW w:w="1417" w:type="dxa"/>
          </w:tcPr>
          <w:p w14:paraId="638CFB7A" w14:textId="24A2C3E6" w:rsidR="00DC6616" w:rsidDel="00A7794D" w:rsidRDefault="00DC6616" w:rsidP="00EA2CED">
            <w:pPr>
              <w:ind w:firstLine="0"/>
              <w:rPr>
                <w:del w:id="209" w:author="Chen Heller" w:date="2023-01-04T09:14:00Z"/>
              </w:rPr>
            </w:pPr>
            <w:del w:id="210"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11" w:author="Chen Heller" w:date="2023-01-04T09:14:00Z"/>
              </w:rPr>
            </w:pPr>
            <w:del w:id="212" w:author="Chen Heller" w:date="2023-01-04T09:14:00Z">
              <w:r w:rsidDel="00A7794D">
                <w:delText>0.30</w:delText>
              </w:r>
            </w:del>
          </w:p>
        </w:tc>
      </w:tr>
      <w:tr w:rsidR="00DC6616" w:rsidDel="00A7794D" w14:paraId="752E12A2" w14:textId="49840331" w:rsidTr="00EE3C0C">
        <w:trPr>
          <w:trHeight w:val="490"/>
          <w:del w:id="213"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14" w:author="Chen Heller" w:date="2023-01-04T09:14:00Z"/>
                <w:b/>
                <w:bCs/>
              </w:rPr>
            </w:pPr>
          </w:p>
        </w:tc>
        <w:tc>
          <w:tcPr>
            <w:tcW w:w="2268" w:type="dxa"/>
          </w:tcPr>
          <w:p w14:paraId="7F876669" w14:textId="1925C1CE" w:rsidR="00DC6616" w:rsidRPr="00EA2CED" w:rsidDel="00A7794D" w:rsidRDefault="00DC6616" w:rsidP="00EA2CED">
            <w:pPr>
              <w:ind w:firstLine="0"/>
              <w:rPr>
                <w:del w:id="215" w:author="Chen Heller" w:date="2023-01-04T09:14:00Z"/>
                <w:b/>
                <w:bCs/>
              </w:rPr>
            </w:pPr>
            <w:del w:id="216"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17" w:author="Chen Heller" w:date="2023-01-04T09:14:00Z"/>
              </w:rPr>
            </w:pPr>
            <w:del w:id="218"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19" w:author="Chen Heller" w:date="2023-01-04T09:14:00Z"/>
              </w:rPr>
            </w:pPr>
            <w:del w:id="220"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21" w:author="Chen Heller" w:date="2023-01-04T09:14:00Z"/>
              </w:rPr>
            </w:pPr>
            <w:del w:id="222" w:author="Chen Heller" w:date="2023-01-04T09:14:00Z">
              <w:r w:rsidDel="00A7794D">
                <w:delText>2.07</w:delText>
              </w:r>
            </w:del>
          </w:p>
        </w:tc>
        <w:tc>
          <w:tcPr>
            <w:tcW w:w="992" w:type="dxa"/>
          </w:tcPr>
          <w:p w14:paraId="33717C25" w14:textId="366FF65D" w:rsidR="00DC6616" w:rsidDel="00A7794D" w:rsidRDefault="00DC6616" w:rsidP="00EA2CED">
            <w:pPr>
              <w:ind w:firstLine="0"/>
              <w:rPr>
                <w:del w:id="223" w:author="Chen Heller" w:date="2023-01-04T09:14:00Z"/>
              </w:rPr>
            </w:pPr>
            <w:del w:id="224" w:author="Chen Heller" w:date="2023-01-04T09:14:00Z">
              <w:r w:rsidDel="00A7794D">
                <w:delText>0.169</w:delText>
              </w:r>
            </w:del>
          </w:p>
        </w:tc>
        <w:tc>
          <w:tcPr>
            <w:tcW w:w="1417" w:type="dxa"/>
          </w:tcPr>
          <w:p w14:paraId="23B46D03" w14:textId="5C75CB3B" w:rsidR="00DC6616" w:rsidDel="00A7794D" w:rsidRDefault="00DC6616" w:rsidP="00EA2CED">
            <w:pPr>
              <w:ind w:firstLine="0"/>
              <w:rPr>
                <w:del w:id="225" w:author="Chen Heller" w:date="2023-01-04T09:14:00Z"/>
              </w:rPr>
            </w:pPr>
            <w:del w:id="226"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27" w:author="Chen Heller" w:date="2023-01-04T09:14:00Z"/>
              </w:rPr>
            </w:pPr>
            <w:del w:id="228" w:author="Chen Heller" w:date="2023-01-04T09:14:00Z">
              <w:r w:rsidDel="00A7794D">
                <w:delText>0.66</w:delText>
              </w:r>
            </w:del>
          </w:p>
        </w:tc>
      </w:tr>
      <w:tr w:rsidR="00DC6616" w:rsidDel="00A7794D" w14:paraId="2DAEA853" w14:textId="7B1879C2" w:rsidTr="00EE3C0C">
        <w:trPr>
          <w:trHeight w:val="490"/>
          <w:del w:id="229"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30" w:author="Chen Heller" w:date="2023-01-04T09:14:00Z"/>
                <w:b/>
                <w:bCs/>
              </w:rPr>
            </w:pPr>
          </w:p>
        </w:tc>
        <w:tc>
          <w:tcPr>
            <w:tcW w:w="2268" w:type="dxa"/>
          </w:tcPr>
          <w:p w14:paraId="7368CE85" w14:textId="70BA0A07" w:rsidR="00DC6616" w:rsidRPr="00EA2CED" w:rsidDel="00A7794D" w:rsidRDefault="00DC6616" w:rsidP="00EA2CED">
            <w:pPr>
              <w:ind w:firstLine="0"/>
              <w:rPr>
                <w:del w:id="231" w:author="Chen Heller" w:date="2023-01-04T09:14:00Z"/>
                <w:b/>
                <w:bCs/>
              </w:rPr>
            </w:pPr>
            <w:del w:id="232"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33" w:author="Chen Heller" w:date="2023-01-04T09:14:00Z"/>
              </w:rPr>
            </w:pPr>
            <w:del w:id="234"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35" w:author="Chen Heller" w:date="2023-01-04T09:14:00Z"/>
              </w:rPr>
            </w:pPr>
            <w:del w:id="236"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37" w:author="Chen Heller" w:date="2023-01-04T09:14:00Z"/>
              </w:rPr>
            </w:pPr>
          </w:p>
        </w:tc>
        <w:tc>
          <w:tcPr>
            <w:tcW w:w="992" w:type="dxa"/>
          </w:tcPr>
          <w:p w14:paraId="32A14361" w14:textId="0AA77C12" w:rsidR="00DC6616" w:rsidDel="00A7794D" w:rsidRDefault="00DC6616" w:rsidP="00EA2CED">
            <w:pPr>
              <w:ind w:firstLine="0"/>
              <w:rPr>
                <w:del w:id="238" w:author="Chen Heller" w:date="2023-01-04T09:14:00Z"/>
              </w:rPr>
            </w:pPr>
            <w:del w:id="239" w:author="Chen Heller" w:date="2023-01-04T09:14:00Z">
              <w:r w:rsidDel="00A7794D">
                <w:delText>0.896</w:delText>
              </w:r>
            </w:del>
          </w:p>
        </w:tc>
        <w:tc>
          <w:tcPr>
            <w:tcW w:w="1417" w:type="dxa"/>
          </w:tcPr>
          <w:p w14:paraId="6FA2C11E" w14:textId="40181DA9" w:rsidR="00DC6616" w:rsidDel="00A7794D" w:rsidRDefault="00DC6616" w:rsidP="00EA2CED">
            <w:pPr>
              <w:ind w:firstLine="0"/>
              <w:rPr>
                <w:del w:id="240" w:author="Chen Heller" w:date="2023-01-04T09:14:00Z"/>
              </w:rPr>
            </w:pPr>
            <w:del w:id="241"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42" w:author="Chen Heller" w:date="2023-01-04T09:14:00Z"/>
              </w:rPr>
            </w:pPr>
            <w:del w:id="243" w:author="Chen Heller" w:date="2023-01-04T09:14:00Z">
              <w:r w:rsidDel="00A7794D">
                <w:delText>0.02</w:delText>
              </w:r>
            </w:del>
          </w:p>
        </w:tc>
      </w:tr>
      <w:tr w:rsidR="00DC6616" w:rsidDel="00A7794D" w14:paraId="7D715023" w14:textId="08ABDF23" w:rsidTr="00EE3C0C">
        <w:trPr>
          <w:trHeight w:val="490"/>
          <w:del w:id="244"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45"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46" w:author="Chen Heller" w:date="2023-01-04T09:14:00Z"/>
                <w:b/>
                <w:bCs/>
              </w:rPr>
            </w:pPr>
            <w:del w:id="247"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48" w:author="Chen Heller" w:date="2023-01-04T09:14:00Z"/>
              </w:rPr>
            </w:pPr>
            <w:del w:id="249"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50" w:author="Chen Heller" w:date="2023-01-04T09:14:00Z"/>
              </w:rPr>
            </w:pPr>
            <w:del w:id="251"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52" w:author="Chen Heller" w:date="2023-01-04T09:14:00Z"/>
              </w:rPr>
            </w:pPr>
            <w:del w:id="253"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54" w:author="Chen Heller" w:date="2023-01-04T09:14:00Z"/>
              </w:rPr>
            </w:pPr>
            <w:del w:id="255"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56" w:author="Chen Heller" w:date="2023-01-04T09:14:00Z"/>
              </w:rPr>
            </w:pPr>
            <w:del w:id="257"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58" w:author="Chen Heller" w:date="2023-01-04T09:14:00Z"/>
              </w:rPr>
            </w:pPr>
            <w:del w:id="259" w:author="Chen Heller" w:date="2023-01-04T09:14:00Z">
              <w:r w:rsidDel="00A7794D">
                <w:delText>0.10</w:delText>
              </w:r>
            </w:del>
          </w:p>
        </w:tc>
      </w:tr>
      <w:tr w:rsidR="00DC6616" w:rsidDel="00A7794D" w14:paraId="7A5492FA" w14:textId="13CF3ED8" w:rsidTr="00EE3C0C">
        <w:trPr>
          <w:trHeight w:val="490"/>
          <w:del w:id="260"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61" w:author="Chen Heller" w:date="2023-01-04T09:14:00Z"/>
              </w:rPr>
            </w:pPr>
            <w:del w:id="262"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63" w:author="Chen Heller" w:date="2023-01-04T09:14:00Z"/>
        </w:rPr>
      </w:pPr>
    </w:p>
    <w:p w14:paraId="79292204" w14:textId="7E2ED294" w:rsidR="00961F77" w:rsidDel="00A7794D" w:rsidRDefault="00961F77" w:rsidP="004D5003">
      <w:pPr>
        <w:ind w:firstLine="0"/>
        <w:rPr>
          <w:del w:id="264" w:author="Chen Heller" w:date="2023-01-04T09:14:00Z"/>
        </w:rPr>
      </w:pPr>
    </w:p>
    <w:p w14:paraId="25BA8F34" w14:textId="01D5F273" w:rsidR="00694848" w:rsidDel="00A7794D" w:rsidRDefault="00694848">
      <w:pPr>
        <w:jc w:val="left"/>
        <w:rPr>
          <w:del w:id="265" w:author="Chen Heller" w:date="2023-01-04T09:14:00Z"/>
        </w:rPr>
      </w:pPr>
      <w:del w:id="266" w:author="Chen Heller" w:date="2023-01-04T09:14:00Z">
        <w:r w:rsidDel="00A7794D">
          <w:br w:type="page"/>
        </w:r>
      </w:del>
    </w:p>
    <w:p w14:paraId="5D8CD174" w14:textId="6F8E80CD" w:rsidR="005A4C44" w:rsidRPr="005A4C44" w:rsidDel="00A7794D" w:rsidRDefault="005A4C44" w:rsidP="005A4C44">
      <w:pPr>
        <w:ind w:firstLine="0"/>
        <w:rPr>
          <w:del w:id="267" w:author="Chen Heller" w:date="2023-01-04T09:14:00Z"/>
        </w:rPr>
      </w:pPr>
      <w:del w:id="26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69" w:author="Chen Heller" w:date="2023-01-04T09:14:00Z"/>
        </w:rPr>
      </w:pPr>
      <w:bookmarkStart w:id="270" w:name="_Ref113876063"/>
      <w:del w:id="271" w:author="Chen Heller" w:date="2023-01-04T09:14:00Z">
        <w:r w:rsidDel="00A7794D">
          <w:delText xml:space="preserve">Figure </w:delText>
        </w:r>
        <w:r w:rsidDel="00A7794D">
          <w:rPr>
            <w:i w:val="0"/>
            <w:iCs w:val="0"/>
          </w:rPr>
          <w:fldChar w:fldCharType="begin"/>
        </w:r>
        <w:r w:rsidDel="00A7794D">
          <w:delInstrText xml:space="preserve"> SEQ Figure \* ARABIC </w:delInstrText>
        </w:r>
        <w:r w:rsidDel="00A7794D">
          <w:rPr>
            <w:i w:val="0"/>
            <w:iCs w:val="0"/>
          </w:rPr>
          <w:fldChar w:fldCharType="separate"/>
        </w:r>
        <w:r w:rsidR="0095479C" w:rsidDel="00A7794D">
          <w:rPr>
            <w:noProof/>
          </w:rPr>
          <w:delText>3</w:delText>
        </w:r>
        <w:r w:rsidDel="00A7794D">
          <w:rPr>
            <w:i w:val="0"/>
            <w:iCs w:val="0"/>
            <w:noProof/>
          </w:rPr>
          <w:fldChar w:fldCharType="end"/>
        </w:r>
        <w:bookmarkEnd w:id="270"/>
        <w:r w:rsidDel="00A7794D">
          <w:delText xml:space="preserve">. </w:delText>
        </w:r>
        <w:bookmarkStart w:id="2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72"/>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73" w:author="Chen Heller" w:date="2023-01-04T09:15:00Z"/>
        </w:rPr>
      </w:pPr>
      <w:bookmarkStart w:id="274" w:name="_Toc114485374"/>
      <w:del w:id="275" w:author="Chen Heller" w:date="2023-01-04T09:15:00Z">
        <w:r w:rsidDel="007E1993">
          <w:delText>Discussion</w:delText>
        </w:r>
        <w:bookmarkEnd w:id="274"/>
      </w:del>
    </w:p>
    <w:p w14:paraId="4AEE0D15" w14:textId="0AEE2AD2" w:rsidR="002E6192" w:rsidRDefault="00D908A0" w:rsidP="00B83C9B">
      <w:pPr>
        <w:ind w:firstLine="0"/>
      </w:pPr>
      <w:del w:id="27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77" w:author="Chen Heller" w:date="2023-01-04T10:05:00Z"/>
        </w:rPr>
      </w:pPr>
      <w:bookmarkStart w:id="278" w:name="_Toc114485375"/>
      <w:del w:id="27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78"/>
      </w:del>
    </w:p>
    <w:p w14:paraId="43984158" w14:textId="31FE1994" w:rsidR="00B01E98" w:rsidDel="004E0F45" w:rsidRDefault="00B01E98" w:rsidP="00CA1FE8">
      <w:pPr>
        <w:ind w:firstLine="0"/>
        <w:rPr>
          <w:del w:id="280" w:author="Chen Heller" w:date="2023-01-04T10:05:00Z"/>
        </w:rPr>
      </w:pPr>
      <w:del w:id="28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8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83" w:author="Chen Heller" w:date="2023-01-03T17:25:00Z"/>
        </w:rPr>
      </w:pPr>
      <w:bookmarkStart w:id="284" w:name="_Toc114485376"/>
      <w:del w:id="285" w:author="Chen Heller" w:date="2023-01-03T17:25:00Z">
        <w:r w:rsidDel="00B23456">
          <w:delText>Methods</w:delText>
        </w:r>
        <w:bookmarkEnd w:id="284"/>
      </w:del>
    </w:p>
    <w:p w14:paraId="54353DE0" w14:textId="4AB05304" w:rsidR="007429C1" w:rsidDel="004F40BF" w:rsidRDefault="007429C1" w:rsidP="006238E0">
      <w:pPr>
        <w:pStyle w:val="Heading4"/>
        <w:rPr>
          <w:del w:id="286" w:author="Chen Heller" w:date="2023-01-03T17:11:00Z"/>
        </w:rPr>
      </w:pPr>
      <w:bookmarkStart w:id="287" w:name="_Toc114485377"/>
      <w:del w:id="288" w:author="Chen Heller" w:date="2023-01-03T17:11:00Z">
        <w:r w:rsidDel="004F40BF">
          <w:delText>Participants</w:delText>
        </w:r>
        <w:bookmarkEnd w:id="287"/>
      </w:del>
    </w:p>
    <w:p w14:paraId="1993AB85" w14:textId="19CA5844" w:rsidR="007429C1" w:rsidRPr="00422E34" w:rsidDel="004F40BF" w:rsidRDefault="00974448" w:rsidP="00974448">
      <w:pPr>
        <w:ind w:firstLine="0"/>
        <w:rPr>
          <w:del w:id="289" w:author="Chen Heller" w:date="2023-01-03T17:11:00Z"/>
        </w:rPr>
      </w:pPr>
      <w:del w:id="29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91" w:author="Chen Heller" w:date="2023-01-03T17:12:00Z"/>
        </w:rPr>
      </w:pPr>
      <w:bookmarkStart w:id="292" w:name="_Toc114485378"/>
      <w:del w:id="293"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92"/>
      </w:del>
    </w:p>
    <w:p w14:paraId="48EF074D" w14:textId="40D98933" w:rsidR="001A054F" w:rsidRDefault="00CA2666" w:rsidP="00BD24CA">
      <w:pPr>
        <w:ind w:firstLine="0"/>
      </w:pPr>
      <w:del w:id="29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9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96" w:author="Chen Heller" w:date="2023-01-03T17:14:00Z" w:name="move123658468"/>
      <w:moveFrom w:id="297"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96"/>
      <w:del w:id="29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99" w:author="Chen Heller" w:date="2023-01-03T17:40:00Z"/>
        </w:rPr>
      </w:pPr>
      <w:bookmarkStart w:id="300" w:name="_Toc114485379"/>
      <w:del w:id="301" w:author="Chen Heller" w:date="2023-01-03T17:40:00Z">
        <w:r w:rsidDel="00B2756B">
          <w:delText>Exclusion criteria</w:delText>
        </w:r>
        <w:bookmarkEnd w:id="300"/>
      </w:del>
    </w:p>
    <w:p w14:paraId="1A31F715" w14:textId="0D07CEB3" w:rsidR="006B13AE" w:rsidRDefault="00D826D9" w:rsidP="00974448">
      <w:pPr>
        <w:ind w:firstLine="0"/>
      </w:pPr>
      <w:del w:id="302"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03" w:author="Chen Heller" w:date="2023-01-04T10:07:00Z"/>
        </w:rPr>
      </w:pPr>
      <w:bookmarkStart w:id="304" w:name="_Toc114485380"/>
      <w:del w:id="305" w:author="Chen Heller" w:date="2023-01-04T10:07:00Z">
        <w:r w:rsidDel="005F23DE">
          <w:lastRenderedPageBreak/>
          <w:delText>Results</w:delText>
        </w:r>
        <w:bookmarkEnd w:id="304"/>
      </w:del>
    </w:p>
    <w:p w14:paraId="437897F0" w14:textId="130701E8" w:rsidR="000E54E1" w:rsidDel="005F23DE" w:rsidRDefault="00BA4221" w:rsidP="00974448">
      <w:pPr>
        <w:ind w:firstLine="0"/>
        <w:rPr>
          <w:del w:id="306" w:author="Chen Heller" w:date="2023-01-04T10:07:00Z"/>
        </w:rPr>
      </w:pPr>
      <w:del w:id="30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08" w:author="Chen Heller" w:date="2023-01-04T10:07:00Z"/>
        </w:rPr>
      </w:pPr>
      <w:del w:id="30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10" w:author="Chen Heller" w:date="2023-01-04T10:07:00Z"/>
        </w:rPr>
      </w:pPr>
    </w:p>
    <w:p w14:paraId="4043F815" w14:textId="7B3790D8" w:rsidR="003B10E1" w:rsidDel="005F23DE" w:rsidRDefault="003B10E1" w:rsidP="002872CF">
      <w:pPr>
        <w:pStyle w:val="Caption"/>
        <w:keepNext/>
        <w:rPr>
          <w:del w:id="311" w:author="Chen Heller" w:date="2023-01-04T10:07:00Z"/>
        </w:rPr>
      </w:pPr>
      <w:bookmarkStart w:id="312" w:name="_Ref114067886"/>
      <w:del w:id="313" w:author="Chen Heller" w:date="2023-01-04T10:07:00Z">
        <w:r w:rsidDel="005F23DE">
          <w:delText xml:space="preserve">Table </w:delText>
        </w:r>
        <w:r w:rsidDel="005F23DE">
          <w:rPr>
            <w:i w:val="0"/>
            <w:iCs w:val="0"/>
          </w:rPr>
          <w:fldChar w:fldCharType="begin"/>
        </w:r>
        <w:r w:rsidDel="005F23DE">
          <w:delInstrText xml:space="preserve"> SEQ Table \* ARABIC </w:delInstrText>
        </w:r>
        <w:r w:rsidDel="005F23DE">
          <w:rPr>
            <w:i w:val="0"/>
            <w:iCs w:val="0"/>
          </w:rPr>
          <w:fldChar w:fldCharType="separate"/>
        </w:r>
        <w:r w:rsidR="003251EA" w:rsidDel="005F23DE">
          <w:rPr>
            <w:noProof/>
          </w:rPr>
          <w:delText>2</w:delText>
        </w:r>
        <w:r w:rsidDel="005F23DE">
          <w:rPr>
            <w:i w:val="0"/>
            <w:iCs w:val="0"/>
            <w:noProof/>
          </w:rPr>
          <w:fldChar w:fldCharType="end"/>
        </w:r>
        <w:bookmarkEnd w:id="312"/>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14"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15"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16"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17" w:author="Chen Heller" w:date="2023-01-04T10:07:00Z"/>
                <w:b/>
                <w:bCs/>
              </w:rPr>
            </w:pPr>
            <w:del w:id="31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19" w:author="Chen Heller" w:date="2023-01-04T10:07:00Z"/>
                <w:b/>
                <w:bCs/>
              </w:rPr>
            </w:pPr>
            <w:del w:id="32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21"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22"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23"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24" w:author="Chen Heller" w:date="2023-01-04T10:07:00Z"/>
              </w:rPr>
            </w:pPr>
          </w:p>
        </w:tc>
      </w:tr>
      <w:tr w:rsidR="00F625AB" w:rsidDel="005F23DE" w14:paraId="42B7061E" w14:textId="58A64E1D" w:rsidTr="002872CF">
        <w:trPr>
          <w:trHeight w:val="254"/>
          <w:del w:id="325"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26"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27"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28" w:author="Chen Heller" w:date="2023-01-04T10:07:00Z"/>
                <w:b/>
                <w:bCs/>
              </w:rPr>
            </w:pPr>
            <w:del w:id="329"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30" w:author="Chen Heller" w:date="2023-01-04T10:07:00Z"/>
                <w:b/>
                <w:bCs/>
              </w:rPr>
            </w:pPr>
            <w:del w:id="331"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32" w:author="Chen Heller" w:date="2023-01-04T10:07:00Z"/>
                <w:b/>
                <w:bCs/>
              </w:rPr>
            </w:pPr>
            <w:del w:id="333"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34" w:author="Chen Heller" w:date="2023-01-04T10:07:00Z"/>
                <w:b/>
                <w:bCs/>
              </w:rPr>
            </w:pPr>
            <w:del w:id="335"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36" w:author="Chen Heller" w:date="2023-01-04T10:07:00Z"/>
                <w:b/>
                <w:bCs/>
              </w:rPr>
            </w:pPr>
            <w:del w:id="337"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38" w:author="Chen Heller" w:date="2023-01-04T10:07:00Z"/>
                <w:b/>
                <w:bCs/>
              </w:rPr>
            </w:pPr>
            <w:del w:id="339" w:author="Chen Heller" w:date="2023-01-04T10:07:00Z">
              <w:r w:rsidDel="005F23DE">
                <w:rPr>
                  <w:b/>
                  <w:bCs/>
                </w:rPr>
                <w:delText>d</w:delText>
              </w:r>
            </w:del>
          </w:p>
        </w:tc>
      </w:tr>
      <w:tr w:rsidR="00F625AB" w:rsidDel="005F23DE" w14:paraId="7E3A973E" w14:textId="45FBFB98" w:rsidTr="002872CF">
        <w:trPr>
          <w:trHeight w:val="313"/>
          <w:del w:id="340"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41" w:author="Chen Heller" w:date="2023-01-04T10:07:00Z"/>
              </w:rPr>
            </w:pPr>
            <w:del w:id="342" w:author="Chen Heller" w:date="2023-01-04T10:07:00Z">
              <w:r w:rsidDel="005F23DE">
                <w:rPr>
                  <w:b/>
                  <w:bCs/>
                </w:rPr>
                <w:delText>Reaching</w:delText>
              </w:r>
            </w:del>
          </w:p>
        </w:tc>
      </w:tr>
      <w:tr w:rsidR="00F625AB" w:rsidDel="005F23DE" w14:paraId="60E71E84" w14:textId="101E9665" w:rsidTr="002872CF">
        <w:trPr>
          <w:trHeight w:val="490"/>
          <w:del w:id="343"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44" w:author="Chen Heller" w:date="2023-01-04T10:07:00Z"/>
                <w:b/>
                <w:bCs/>
              </w:rPr>
            </w:pPr>
          </w:p>
        </w:tc>
        <w:tc>
          <w:tcPr>
            <w:tcW w:w="2268" w:type="dxa"/>
          </w:tcPr>
          <w:p w14:paraId="4820B497" w14:textId="2A894765" w:rsidR="00F625AB" w:rsidRPr="00EA2CED" w:rsidDel="005F23DE" w:rsidRDefault="00F625AB" w:rsidP="00EA2CED">
            <w:pPr>
              <w:ind w:firstLine="0"/>
              <w:rPr>
                <w:del w:id="345" w:author="Chen Heller" w:date="2023-01-04T10:07:00Z"/>
                <w:b/>
                <w:bCs/>
              </w:rPr>
            </w:pPr>
            <w:del w:id="346"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47" w:author="Chen Heller" w:date="2023-01-04T10:07:00Z"/>
              </w:rPr>
            </w:pPr>
            <w:del w:id="348"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49" w:author="Chen Heller" w:date="2023-01-04T10:07:00Z"/>
              </w:rPr>
            </w:pPr>
            <w:del w:id="350"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51" w:author="Chen Heller" w:date="2023-01-04T10:07:00Z"/>
              </w:rPr>
            </w:pPr>
          </w:p>
        </w:tc>
        <w:tc>
          <w:tcPr>
            <w:tcW w:w="992" w:type="dxa"/>
          </w:tcPr>
          <w:p w14:paraId="56F8291D" w14:textId="30033D6F" w:rsidR="00F625AB" w:rsidDel="005F23DE" w:rsidRDefault="00F625AB" w:rsidP="00EA2CED">
            <w:pPr>
              <w:ind w:firstLine="0"/>
              <w:rPr>
                <w:del w:id="352" w:author="Chen Heller" w:date="2023-01-04T10:07:00Z"/>
              </w:rPr>
            </w:pPr>
            <w:del w:id="353" w:author="Chen Heller" w:date="2023-01-04T10:07:00Z">
              <w:r w:rsidDel="005F23DE">
                <w:delText>0.699</w:delText>
              </w:r>
            </w:del>
          </w:p>
        </w:tc>
        <w:tc>
          <w:tcPr>
            <w:tcW w:w="1701" w:type="dxa"/>
          </w:tcPr>
          <w:p w14:paraId="094E1940" w14:textId="6D4C7EDE" w:rsidR="00F625AB" w:rsidDel="005F23DE" w:rsidRDefault="00F625AB" w:rsidP="00EA2CED">
            <w:pPr>
              <w:ind w:firstLine="0"/>
              <w:rPr>
                <w:del w:id="354" w:author="Chen Heller" w:date="2023-01-04T10:07:00Z"/>
              </w:rPr>
            </w:pPr>
            <w:del w:id="355"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56" w:author="Chen Heller" w:date="2023-01-04T10:07:00Z"/>
              </w:rPr>
            </w:pPr>
            <w:del w:id="357" w:author="Chen Heller" w:date="2023-01-04T10:07:00Z">
              <w:r w:rsidDel="005F23DE">
                <w:delText>0.23</w:delText>
              </w:r>
            </w:del>
          </w:p>
        </w:tc>
      </w:tr>
      <w:tr w:rsidR="00F625AB" w:rsidDel="005F23DE" w14:paraId="546D8528" w14:textId="668B2B96" w:rsidTr="002872CF">
        <w:trPr>
          <w:trHeight w:val="490"/>
          <w:del w:id="358"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59" w:author="Chen Heller" w:date="2023-01-04T10:07:00Z"/>
                <w:b/>
                <w:bCs/>
              </w:rPr>
            </w:pPr>
          </w:p>
        </w:tc>
        <w:tc>
          <w:tcPr>
            <w:tcW w:w="2268" w:type="dxa"/>
          </w:tcPr>
          <w:p w14:paraId="66320C4C" w14:textId="4269E1AA" w:rsidR="00F625AB" w:rsidRPr="00EA2CED" w:rsidDel="005F23DE" w:rsidRDefault="00F625AB" w:rsidP="00EA2CED">
            <w:pPr>
              <w:ind w:firstLine="0"/>
              <w:rPr>
                <w:del w:id="360" w:author="Chen Heller" w:date="2023-01-04T10:07:00Z"/>
                <w:b/>
                <w:bCs/>
              </w:rPr>
            </w:pPr>
            <w:del w:id="361"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62" w:author="Chen Heller" w:date="2023-01-04T10:07:00Z"/>
              </w:rPr>
            </w:pPr>
            <w:del w:id="363"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64" w:author="Chen Heller" w:date="2023-01-04T10:07:00Z"/>
              </w:rPr>
            </w:pPr>
            <w:del w:id="365"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66" w:author="Chen Heller" w:date="2023-01-04T10:07:00Z"/>
              </w:rPr>
            </w:pPr>
            <w:del w:id="367" w:author="Chen Heller" w:date="2023-01-04T10:07:00Z">
              <w:r w:rsidDel="005F23DE">
                <w:delText>1</w:delText>
              </w:r>
            </w:del>
          </w:p>
        </w:tc>
        <w:tc>
          <w:tcPr>
            <w:tcW w:w="992" w:type="dxa"/>
          </w:tcPr>
          <w:p w14:paraId="4D52E8BF" w14:textId="5F2941EB" w:rsidR="00F625AB" w:rsidDel="005F23DE" w:rsidRDefault="00F625AB" w:rsidP="00EA2CED">
            <w:pPr>
              <w:ind w:firstLine="0"/>
              <w:rPr>
                <w:del w:id="368" w:author="Chen Heller" w:date="2023-01-04T10:07:00Z"/>
              </w:rPr>
            </w:pPr>
            <w:del w:id="369" w:author="Chen Heller" w:date="2023-01-04T10:07:00Z">
              <w:r w:rsidDel="005F23DE">
                <w:delText>0.342</w:delText>
              </w:r>
            </w:del>
          </w:p>
        </w:tc>
        <w:tc>
          <w:tcPr>
            <w:tcW w:w="1701" w:type="dxa"/>
          </w:tcPr>
          <w:p w14:paraId="00B7B671" w14:textId="4CD9181A" w:rsidR="00F625AB" w:rsidDel="005F23DE" w:rsidRDefault="00F625AB" w:rsidP="00EA2CED">
            <w:pPr>
              <w:ind w:firstLine="0"/>
              <w:rPr>
                <w:del w:id="370" w:author="Chen Heller" w:date="2023-01-04T10:07:00Z"/>
              </w:rPr>
            </w:pPr>
            <w:del w:id="371"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72" w:author="Chen Heller" w:date="2023-01-04T10:07:00Z"/>
              </w:rPr>
            </w:pPr>
            <w:del w:id="373" w:author="Chen Heller" w:date="2023-01-04T10:07:00Z">
              <w:r w:rsidDel="005F23DE">
                <w:delText>0.34</w:delText>
              </w:r>
            </w:del>
          </w:p>
        </w:tc>
      </w:tr>
      <w:tr w:rsidR="00F625AB" w:rsidDel="005F23DE" w14:paraId="3477F4C1" w14:textId="4BB3B5E1" w:rsidTr="002872CF">
        <w:trPr>
          <w:trHeight w:val="490"/>
          <w:del w:id="374"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75" w:author="Chen Heller" w:date="2023-01-04T10:07:00Z"/>
                <w:b/>
                <w:bCs/>
              </w:rPr>
            </w:pPr>
          </w:p>
        </w:tc>
        <w:tc>
          <w:tcPr>
            <w:tcW w:w="2268" w:type="dxa"/>
          </w:tcPr>
          <w:p w14:paraId="20977C07" w14:textId="2015A152" w:rsidR="00F625AB" w:rsidRPr="00EA2CED" w:rsidDel="005F23DE" w:rsidRDefault="00F625AB" w:rsidP="00EA2CED">
            <w:pPr>
              <w:ind w:firstLine="0"/>
              <w:rPr>
                <w:del w:id="376" w:author="Chen Heller" w:date="2023-01-04T10:07:00Z"/>
                <w:b/>
                <w:bCs/>
              </w:rPr>
            </w:pPr>
            <w:del w:id="377"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78" w:author="Chen Heller" w:date="2023-01-04T10:07:00Z"/>
              </w:rPr>
            </w:pPr>
            <w:del w:id="379"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80" w:author="Chen Heller" w:date="2023-01-04T10:07:00Z"/>
              </w:rPr>
            </w:pPr>
            <w:del w:id="381"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82" w:author="Chen Heller" w:date="2023-01-04T10:07:00Z"/>
              </w:rPr>
            </w:pPr>
          </w:p>
        </w:tc>
        <w:tc>
          <w:tcPr>
            <w:tcW w:w="992" w:type="dxa"/>
          </w:tcPr>
          <w:p w14:paraId="518DA98B" w14:textId="7591B0BE" w:rsidR="00F625AB" w:rsidDel="005F23DE" w:rsidRDefault="00F625AB" w:rsidP="00EA2CED">
            <w:pPr>
              <w:ind w:firstLine="0"/>
              <w:rPr>
                <w:del w:id="383" w:author="Chen Heller" w:date="2023-01-04T10:07:00Z"/>
              </w:rPr>
            </w:pPr>
            <w:del w:id="384" w:author="Chen Heller" w:date="2023-01-04T10:07:00Z">
              <w:r w:rsidDel="005F23DE">
                <w:delText>0.273</w:delText>
              </w:r>
            </w:del>
          </w:p>
        </w:tc>
        <w:tc>
          <w:tcPr>
            <w:tcW w:w="1701" w:type="dxa"/>
          </w:tcPr>
          <w:p w14:paraId="42AE0FAA" w14:textId="4F50092A" w:rsidR="00F625AB" w:rsidDel="005F23DE" w:rsidRDefault="00F625AB" w:rsidP="00EA2CED">
            <w:pPr>
              <w:ind w:firstLine="0"/>
              <w:rPr>
                <w:del w:id="385" w:author="Chen Heller" w:date="2023-01-04T10:07:00Z"/>
              </w:rPr>
            </w:pPr>
            <w:del w:id="386"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87" w:author="Chen Heller" w:date="2023-01-04T10:07:00Z"/>
              </w:rPr>
            </w:pPr>
            <w:del w:id="388" w:author="Chen Heller" w:date="2023-01-04T10:07:00Z">
              <w:r w:rsidDel="005F23DE">
                <w:delText>0.40</w:delText>
              </w:r>
            </w:del>
          </w:p>
        </w:tc>
      </w:tr>
      <w:tr w:rsidR="00F625AB" w:rsidDel="005F23DE" w14:paraId="4916FD57" w14:textId="21E09EA2" w:rsidTr="002872CF">
        <w:trPr>
          <w:trHeight w:val="490"/>
          <w:del w:id="389"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90" w:author="Chen Heller" w:date="2023-01-04T10:07:00Z"/>
                <w:b/>
                <w:bCs/>
              </w:rPr>
            </w:pPr>
          </w:p>
        </w:tc>
        <w:tc>
          <w:tcPr>
            <w:tcW w:w="2268" w:type="dxa"/>
          </w:tcPr>
          <w:p w14:paraId="7B3078D3" w14:textId="144CC248" w:rsidR="00F625AB" w:rsidRPr="00EA2CED" w:rsidDel="005F23DE" w:rsidRDefault="00F625AB" w:rsidP="00EA2CED">
            <w:pPr>
              <w:ind w:firstLine="0"/>
              <w:rPr>
                <w:del w:id="391" w:author="Chen Heller" w:date="2023-01-04T10:07:00Z"/>
                <w:b/>
                <w:bCs/>
              </w:rPr>
            </w:pPr>
            <w:del w:id="392"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93" w:author="Chen Heller" w:date="2023-01-04T10:07:00Z"/>
              </w:rPr>
            </w:pPr>
            <w:del w:id="394"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95" w:author="Chen Heller" w:date="2023-01-04T10:07:00Z"/>
              </w:rPr>
            </w:pPr>
            <w:del w:id="396"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97" w:author="Chen Heller" w:date="2023-01-04T10:07:00Z"/>
              </w:rPr>
            </w:pPr>
          </w:p>
        </w:tc>
        <w:tc>
          <w:tcPr>
            <w:tcW w:w="992" w:type="dxa"/>
          </w:tcPr>
          <w:p w14:paraId="2BD28BB7" w14:textId="6B55262E" w:rsidR="00F625AB" w:rsidDel="005F23DE" w:rsidRDefault="00F625AB" w:rsidP="00EA2CED">
            <w:pPr>
              <w:ind w:firstLine="0"/>
              <w:rPr>
                <w:del w:id="398" w:author="Chen Heller" w:date="2023-01-04T10:07:00Z"/>
              </w:rPr>
            </w:pPr>
            <w:del w:id="399" w:author="Chen Heller" w:date="2023-01-04T10:07:00Z">
              <w:r w:rsidDel="005F23DE">
                <w:delText>0.316</w:delText>
              </w:r>
            </w:del>
          </w:p>
        </w:tc>
        <w:tc>
          <w:tcPr>
            <w:tcW w:w="1701" w:type="dxa"/>
          </w:tcPr>
          <w:p w14:paraId="4746B163" w14:textId="5DE35E1A" w:rsidR="00F625AB" w:rsidDel="005F23DE" w:rsidRDefault="00F625AB" w:rsidP="00EA2CED">
            <w:pPr>
              <w:ind w:firstLine="0"/>
              <w:rPr>
                <w:del w:id="400" w:author="Chen Heller" w:date="2023-01-04T10:07:00Z"/>
              </w:rPr>
            </w:pPr>
            <w:del w:id="401"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02" w:author="Chen Heller" w:date="2023-01-04T10:07:00Z"/>
              </w:rPr>
            </w:pPr>
            <w:del w:id="403" w:author="Chen Heller" w:date="2023-01-04T10:07:00Z">
              <w:r w:rsidDel="005F23DE">
                <w:delText>0.40</w:delText>
              </w:r>
            </w:del>
          </w:p>
        </w:tc>
      </w:tr>
      <w:tr w:rsidR="00F625AB" w:rsidDel="005F23DE" w14:paraId="1A30158E" w14:textId="49C614D6" w:rsidTr="002872CF">
        <w:trPr>
          <w:trHeight w:val="490"/>
          <w:del w:id="404"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05"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06" w:author="Chen Heller" w:date="2023-01-04T10:07:00Z"/>
                <w:b/>
                <w:bCs/>
              </w:rPr>
            </w:pPr>
            <w:del w:id="407"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08" w:author="Chen Heller" w:date="2023-01-04T10:07:00Z"/>
              </w:rPr>
            </w:pPr>
            <w:del w:id="409"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10" w:author="Chen Heller" w:date="2023-01-04T10:07:00Z"/>
              </w:rPr>
            </w:pPr>
            <w:del w:id="411"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12"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13" w:author="Chen Heller" w:date="2023-01-04T10:07:00Z"/>
              </w:rPr>
            </w:pPr>
            <w:del w:id="414"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15" w:author="Chen Heller" w:date="2023-01-04T10:07:00Z"/>
              </w:rPr>
            </w:pPr>
            <w:del w:id="416"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17" w:author="Chen Heller" w:date="2023-01-04T10:07:00Z"/>
              </w:rPr>
            </w:pPr>
            <w:del w:id="418" w:author="Chen Heller" w:date="2023-01-04T10:07:00Z">
              <w:r w:rsidDel="005F23DE">
                <w:delText>0.13</w:delText>
              </w:r>
            </w:del>
          </w:p>
        </w:tc>
      </w:tr>
      <w:tr w:rsidR="00F625AB" w:rsidDel="005F23DE" w14:paraId="3E212A02" w14:textId="18AB2C2C" w:rsidTr="002872CF">
        <w:trPr>
          <w:trHeight w:val="490"/>
          <w:del w:id="419"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20" w:author="Chen Heller" w:date="2023-01-04T10:07:00Z"/>
              </w:rPr>
            </w:pPr>
            <w:del w:id="421"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22" w:author="Chen Heller" w:date="2023-01-04T10:07:00Z"/>
        </w:rPr>
      </w:pPr>
    </w:p>
    <w:p w14:paraId="1EC99FEE" w14:textId="78372361" w:rsidR="009B0704" w:rsidDel="005F23DE" w:rsidRDefault="009B0704" w:rsidP="009B0704">
      <w:pPr>
        <w:pStyle w:val="NoSpacing"/>
        <w:keepNext/>
        <w:bidi w:val="0"/>
        <w:rPr>
          <w:del w:id="423" w:author="Chen Heller" w:date="2023-01-04T10:07:00Z"/>
        </w:rPr>
      </w:pPr>
      <w:del w:id="424"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25" w:name="_Ref113877160"/>
      <w:del w:id="42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25"/>
        <w:r w:rsidDel="005F23DE">
          <w:delText xml:space="preserve">. </w:delText>
        </w:r>
        <w:bookmarkStart w:id="42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27"/>
    </w:p>
    <w:p w14:paraId="478CC092" w14:textId="7EEDD442" w:rsidR="005948F8" w:rsidRPr="005948F8" w:rsidDel="00A561BE" w:rsidRDefault="005948F8" w:rsidP="005948F8">
      <w:pPr>
        <w:rPr>
          <w:del w:id="428" w:author="Chen Heller" w:date="2023-01-04T10:10:00Z"/>
        </w:rPr>
      </w:pPr>
    </w:p>
    <w:p w14:paraId="65366A3D" w14:textId="29AA2BC8" w:rsidR="00D826D9" w:rsidDel="00A561BE" w:rsidRDefault="00D826D9" w:rsidP="006238E0">
      <w:pPr>
        <w:pStyle w:val="Heading3"/>
        <w:rPr>
          <w:del w:id="429" w:author="Chen Heller" w:date="2023-01-04T10:10:00Z"/>
        </w:rPr>
      </w:pPr>
      <w:bookmarkStart w:id="430" w:name="_Toc114485381"/>
      <w:del w:id="431" w:author="Chen Heller" w:date="2023-01-04T10:10:00Z">
        <w:r w:rsidDel="00A561BE">
          <w:delText>Discussion</w:delText>
        </w:r>
        <w:bookmarkEnd w:id="430"/>
      </w:del>
    </w:p>
    <w:p w14:paraId="25BD0ACD" w14:textId="7E4F32D0" w:rsidR="00197453" w:rsidDel="00A561BE" w:rsidRDefault="005B4E48" w:rsidP="00543738">
      <w:pPr>
        <w:ind w:firstLine="0"/>
        <w:rPr>
          <w:del w:id="432" w:author="Chen Heller" w:date="2023-01-04T10:10:00Z"/>
        </w:rPr>
      </w:pPr>
      <w:del w:id="433"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34" w:author="Chen Heller" w:date="2023-01-04T10:12:00Z"/>
          <w:rtl/>
        </w:rPr>
      </w:pPr>
      <w:bookmarkStart w:id="435" w:name="_Toc114485382"/>
      <w:del w:id="43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35"/>
      </w:del>
    </w:p>
    <w:p w14:paraId="6ED892B3" w14:textId="484AD34A" w:rsidR="00D826D9" w:rsidDel="00094743" w:rsidRDefault="007D3BA7" w:rsidP="00F0095E">
      <w:pPr>
        <w:ind w:firstLine="0"/>
        <w:rPr>
          <w:del w:id="437" w:author="Chen Heller" w:date="2023-01-04T10:12:00Z"/>
        </w:rPr>
      </w:pPr>
      <w:del w:id="43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39" w:author="Chen Heller" w:date="2023-01-03T17:25:00Z"/>
        </w:rPr>
      </w:pPr>
      <w:bookmarkStart w:id="440" w:name="_Toc114485383"/>
      <w:del w:id="441" w:author="Chen Heller" w:date="2023-01-03T17:25:00Z">
        <w:r w:rsidDel="00B23456">
          <w:delText>Methods</w:delText>
        </w:r>
        <w:bookmarkEnd w:id="440"/>
      </w:del>
    </w:p>
    <w:p w14:paraId="3B29F863" w14:textId="2287F0E3" w:rsidR="00D826D9" w:rsidDel="00B23456" w:rsidRDefault="00D826D9" w:rsidP="006238E0">
      <w:pPr>
        <w:pStyle w:val="Heading4"/>
        <w:rPr>
          <w:del w:id="442" w:author="Chen Heller" w:date="2023-01-03T17:25:00Z"/>
        </w:rPr>
      </w:pPr>
      <w:bookmarkStart w:id="443" w:name="_Toc114485384"/>
      <w:del w:id="444" w:author="Chen Heller" w:date="2023-01-03T17:25:00Z">
        <w:r w:rsidDel="00B23456">
          <w:delText>Participants</w:delText>
        </w:r>
        <w:bookmarkEnd w:id="443"/>
      </w:del>
    </w:p>
    <w:p w14:paraId="542AD451" w14:textId="181A10CF" w:rsidR="00D826D9" w:rsidRPr="00354457" w:rsidDel="00B23456" w:rsidRDefault="00F0095E" w:rsidP="00B23456">
      <w:pPr>
        <w:ind w:firstLine="0"/>
        <w:rPr>
          <w:del w:id="445" w:author="Chen Heller" w:date="2023-01-03T17:25:00Z"/>
        </w:rPr>
      </w:pPr>
      <w:del w:id="446"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47" w:author="Chen Heller" w:date="2023-01-03T17:25:00Z">
          <w:pPr>
            <w:pStyle w:val="Heading3"/>
          </w:pPr>
        </w:pPrChange>
      </w:pPr>
      <w:bookmarkStart w:id="448" w:name="_Toc114485385"/>
      <w:del w:id="449" w:author="Chen Heller" w:date="2023-01-03T17:25:00Z">
        <w:r w:rsidDel="00B23456">
          <w:delText>Stimuli</w:delText>
        </w:r>
        <w:r w:rsidR="008E682E" w:rsidDel="00B23456">
          <w:delText>, Apparatus and Procedure</w:delText>
        </w:r>
      </w:del>
      <w:bookmarkEnd w:id="448"/>
    </w:p>
    <w:p w14:paraId="1151CE81" w14:textId="6BEACAD6" w:rsidR="00D826D9" w:rsidRDefault="00D826D9" w:rsidP="00EE6512">
      <w:pPr>
        <w:ind w:firstLine="0"/>
      </w:pPr>
      <w:del w:id="450"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51"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52" w:author="Chen Heller" w:date="2023-01-03T17:19:00Z">
        <w:r w:rsidDel="00621802">
          <w:delText xml:space="preserve">. </w:delText>
        </w:r>
      </w:del>
      <w:del w:id="453"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5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5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56" w:author="Chen Heller" w:date="2023-01-04T10:14:00Z"/>
        </w:rPr>
      </w:pPr>
      <w:bookmarkStart w:id="457" w:name="_Toc114485386"/>
      <w:del w:id="458" w:author="Chen Heller" w:date="2023-01-04T10:14:00Z">
        <w:r w:rsidDel="005B45DE">
          <w:delText>Results</w:delText>
        </w:r>
        <w:bookmarkEnd w:id="457"/>
      </w:del>
    </w:p>
    <w:p w14:paraId="3C8905BD" w14:textId="567CFF55" w:rsidR="0045341F" w:rsidDel="00094743" w:rsidRDefault="00BA4221" w:rsidP="002973C7">
      <w:pPr>
        <w:ind w:firstLine="0"/>
        <w:rPr>
          <w:del w:id="459" w:author="Chen Heller" w:date="2023-01-04T10:12:00Z"/>
        </w:rPr>
      </w:pPr>
      <w:del w:id="46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61" w:author="Chen Heller" w:date="2023-01-04T10:13:00Z"/>
        </w:rPr>
      </w:pPr>
      <w:del w:id="46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63" w:author="Chen Heller" w:date="2023-01-04T10:14:00Z"/>
        </w:rPr>
      </w:pPr>
      <w:del w:id="464"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65" w:author="Chen Heller" w:date="2023-01-04T10:14:00Z"/>
        </w:rPr>
      </w:pPr>
    </w:p>
    <w:p w14:paraId="3D3AA847" w14:textId="671C7454" w:rsidR="001D150D" w:rsidDel="005B45DE" w:rsidRDefault="001D150D" w:rsidP="002973C7">
      <w:pPr>
        <w:pStyle w:val="Caption"/>
        <w:keepNext/>
        <w:rPr>
          <w:del w:id="466" w:author="Chen Heller" w:date="2023-01-04T10:14:00Z"/>
        </w:rPr>
      </w:pPr>
      <w:bookmarkStart w:id="467" w:name="_Ref114067946"/>
      <w:del w:id="468" w:author="Chen Heller" w:date="2023-01-04T10:14:00Z">
        <w:r w:rsidDel="005B45DE">
          <w:delText xml:space="preserve">Table </w:delText>
        </w:r>
        <w:r w:rsidDel="005B45DE">
          <w:rPr>
            <w:i w:val="0"/>
            <w:iCs w:val="0"/>
          </w:rPr>
          <w:fldChar w:fldCharType="begin"/>
        </w:r>
        <w:r w:rsidDel="005B45DE">
          <w:delInstrText xml:space="preserve"> SEQ Table \* ARABIC </w:delInstrText>
        </w:r>
        <w:r w:rsidDel="005B45DE">
          <w:rPr>
            <w:i w:val="0"/>
            <w:iCs w:val="0"/>
          </w:rPr>
          <w:fldChar w:fldCharType="separate"/>
        </w:r>
        <w:r w:rsidR="003251EA" w:rsidDel="005B45DE">
          <w:rPr>
            <w:noProof/>
          </w:rPr>
          <w:delText>3</w:delText>
        </w:r>
        <w:r w:rsidDel="005B45DE">
          <w:rPr>
            <w:i w:val="0"/>
            <w:iCs w:val="0"/>
            <w:noProof/>
          </w:rPr>
          <w:fldChar w:fldCharType="end"/>
        </w:r>
        <w:bookmarkEnd w:id="46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69"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70"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7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72" w:author="Chen Heller" w:date="2023-01-04T10:14:00Z"/>
                <w:b/>
                <w:bCs/>
              </w:rPr>
            </w:pPr>
            <w:del w:id="473"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74" w:author="Chen Heller" w:date="2023-01-04T10:14:00Z"/>
                <w:b/>
                <w:bCs/>
              </w:rPr>
            </w:pPr>
            <w:del w:id="475"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76"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77"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78"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79" w:author="Chen Heller" w:date="2023-01-04T10:14:00Z"/>
              </w:rPr>
            </w:pPr>
          </w:p>
        </w:tc>
      </w:tr>
      <w:tr w:rsidR="00B65BC7" w:rsidDel="005B45DE" w14:paraId="48C9E5AC" w14:textId="26B6782D" w:rsidTr="002973C7">
        <w:trPr>
          <w:trHeight w:val="254"/>
          <w:del w:id="480"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81"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82"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83" w:author="Chen Heller" w:date="2023-01-04T10:14:00Z"/>
                <w:b/>
                <w:bCs/>
              </w:rPr>
            </w:pPr>
            <w:del w:id="48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85" w:author="Chen Heller" w:date="2023-01-04T10:14:00Z"/>
                <w:b/>
                <w:bCs/>
              </w:rPr>
            </w:pPr>
            <w:del w:id="486"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87" w:author="Chen Heller" w:date="2023-01-04T10:14:00Z"/>
                <w:b/>
                <w:bCs/>
              </w:rPr>
            </w:pPr>
            <w:del w:id="488"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89" w:author="Chen Heller" w:date="2023-01-04T10:14:00Z"/>
                <w:b/>
                <w:bCs/>
              </w:rPr>
            </w:pPr>
            <w:del w:id="490"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91" w:author="Chen Heller" w:date="2023-01-04T10:14:00Z"/>
                <w:b/>
                <w:bCs/>
              </w:rPr>
            </w:pPr>
            <w:del w:id="492"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93" w:author="Chen Heller" w:date="2023-01-04T10:14:00Z"/>
                <w:b/>
                <w:bCs/>
              </w:rPr>
            </w:pPr>
            <w:del w:id="494" w:author="Chen Heller" w:date="2023-01-04T10:14:00Z">
              <w:r w:rsidDel="005B45DE">
                <w:rPr>
                  <w:b/>
                  <w:bCs/>
                </w:rPr>
                <w:delText>d</w:delText>
              </w:r>
            </w:del>
          </w:p>
        </w:tc>
      </w:tr>
      <w:tr w:rsidR="00B65BC7" w:rsidDel="005B45DE" w14:paraId="43185318" w14:textId="2F125864" w:rsidTr="002973C7">
        <w:trPr>
          <w:trHeight w:val="313"/>
          <w:del w:id="495"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96" w:author="Chen Heller" w:date="2023-01-04T10:14:00Z"/>
              </w:rPr>
            </w:pPr>
            <w:del w:id="497" w:author="Chen Heller" w:date="2023-01-04T10:14:00Z">
              <w:r w:rsidDel="005B45DE">
                <w:rPr>
                  <w:b/>
                  <w:bCs/>
                </w:rPr>
                <w:delText>Reaching</w:delText>
              </w:r>
            </w:del>
          </w:p>
        </w:tc>
      </w:tr>
      <w:tr w:rsidR="00B65BC7" w:rsidDel="005B45DE" w14:paraId="4FFCFB7D" w14:textId="1BA10A66" w:rsidTr="002973C7">
        <w:trPr>
          <w:trHeight w:val="490"/>
          <w:del w:id="498"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99" w:author="Chen Heller" w:date="2023-01-04T10:14:00Z"/>
                <w:b/>
                <w:bCs/>
              </w:rPr>
            </w:pPr>
          </w:p>
        </w:tc>
        <w:tc>
          <w:tcPr>
            <w:tcW w:w="2268" w:type="dxa"/>
          </w:tcPr>
          <w:p w14:paraId="6EB8D387" w14:textId="4AC67FA6" w:rsidR="00B65BC7" w:rsidRPr="00EA2CED" w:rsidDel="005B45DE" w:rsidRDefault="00B65BC7" w:rsidP="00EA2CED">
            <w:pPr>
              <w:ind w:firstLine="0"/>
              <w:rPr>
                <w:del w:id="500" w:author="Chen Heller" w:date="2023-01-04T10:14:00Z"/>
                <w:b/>
                <w:bCs/>
              </w:rPr>
            </w:pPr>
            <w:del w:id="501"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02" w:author="Chen Heller" w:date="2023-01-04T10:14:00Z"/>
              </w:rPr>
            </w:pPr>
            <w:del w:id="503"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04" w:author="Chen Heller" w:date="2023-01-04T10:14:00Z"/>
              </w:rPr>
            </w:pPr>
            <w:del w:id="505"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06" w:author="Chen Heller" w:date="2023-01-04T10:14:00Z"/>
              </w:rPr>
            </w:pPr>
            <w:del w:id="507" w:author="Chen Heller" w:date="2023-01-04T10:14:00Z">
              <w:r w:rsidDel="005B45DE">
                <w:delText>3.02</w:delText>
              </w:r>
            </w:del>
          </w:p>
        </w:tc>
        <w:tc>
          <w:tcPr>
            <w:tcW w:w="992" w:type="dxa"/>
          </w:tcPr>
          <w:p w14:paraId="60CD7F88" w14:textId="797F6D0D" w:rsidR="00B65BC7" w:rsidDel="005B45DE" w:rsidRDefault="00B65BC7" w:rsidP="00EA2CED">
            <w:pPr>
              <w:ind w:firstLine="0"/>
              <w:rPr>
                <w:del w:id="508" w:author="Chen Heller" w:date="2023-01-04T10:14:00Z"/>
              </w:rPr>
            </w:pPr>
            <w:del w:id="509" w:author="Chen Heller" w:date="2023-01-04T10:14:00Z">
              <w:r w:rsidDel="005B45DE">
                <w:delText>0.023</w:delText>
              </w:r>
            </w:del>
          </w:p>
        </w:tc>
        <w:tc>
          <w:tcPr>
            <w:tcW w:w="1701" w:type="dxa"/>
          </w:tcPr>
          <w:p w14:paraId="46A272B3" w14:textId="72B3D8FB" w:rsidR="00B65BC7" w:rsidDel="005B45DE" w:rsidRDefault="00B65BC7" w:rsidP="00EA2CED">
            <w:pPr>
              <w:ind w:firstLine="0"/>
              <w:rPr>
                <w:del w:id="510" w:author="Chen Heller" w:date="2023-01-04T10:14:00Z"/>
              </w:rPr>
            </w:pPr>
            <w:del w:id="511"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12" w:author="Chen Heller" w:date="2023-01-04T10:14:00Z"/>
              </w:rPr>
            </w:pPr>
            <w:del w:id="513" w:author="Chen Heller" w:date="2023-01-04T10:14:00Z">
              <w:r w:rsidDel="005B45DE">
                <w:delText>1.14</w:delText>
              </w:r>
            </w:del>
          </w:p>
        </w:tc>
      </w:tr>
      <w:tr w:rsidR="00B65BC7" w:rsidDel="005B45DE" w14:paraId="11FBE247" w14:textId="7A9ABB7B" w:rsidTr="002973C7">
        <w:trPr>
          <w:trHeight w:val="490"/>
          <w:del w:id="514"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15" w:author="Chen Heller" w:date="2023-01-04T10:14:00Z"/>
                <w:b/>
                <w:bCs/>
              </w:rPr>
            </w:pPr>
          </w:p>
        </w:tc>
        <w:tc>
          <w:tcPr>
            <w:tcW w:w="2268" w:type="dxa"/>
          </w:tcPr>
          <w:p w14:paraId="7FB444DD" w14:textId="04B0564C" w:rsidR="00B65BC7" w:rsidRPr="00EA2CED" w:rsidDel="005B45DE" w:rsidRDefault="00B65BC7" w:rsidP="00EA2CED">
            <w:pPr>
              <w:ind w:firstLine="0"/>
              <w:rPr>
                <w:del w:id="516" w:author="Chen Heller" w:date="2023-01-04T10:14:00Z"/>
                <w:b/>
                <w:bCs/>
              </w:rPr>
            </w:pPr>
            <w:del w:id="517"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18" w:author="Chen Heller" w:date="2023-01-04T10:14:00Z"/>
              </w:rPr>
            </w:pPr>
            <w:del w:id="519"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20" w:author="Chen Heller" w:date="2023-01-04T10:14:00Z"/>
              </w:rPr>
            </w:pPr>
            <w:del w:id="521"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22" w:author="Chen Heller" w:date="2023-01-04T10:14:00Z"/>
              </w:rPr>
            </w:pPr>
            <w:del w:id="523" w:author="Chen Heller" w:date="2023-01-04T10:14:00Z">
              <w:r w:rsidDel="005B45DE">
                <w:delText>3.69</w:delText>
              </w:r>
            </w:del>
          </w:p>
        </w:tc>
        <w:tc>
          <w:tcPr>
            <w:tcW w:w="992" w:type="dxa"/>
          </w:tcPr>
          <w:p w14:paraId="27EBAABF" w14:textId="7292D5BC" w:rsidR="00B65BC7" w:rsidDel="005B45DE" w:rsidRDefault="00B65BC7" w:rsidP="00EA2CED">
            <w:pPr>
              <w:ind w:firstLine="0"/>
              <w:rPr>
                <w:del w:id="524" w:author="Chen Heller" w:date="2023-01-04T10:14:00Z"/>
              </w:rPr>
            </w:pPr>
            <w:del w:id="525" w:author="Chen Heller" w:date="2023-01-04T10:14:00Z">
              <w:r w:rsidDel="005B45DE">
                <w:delText>0.010</w:delText>
              </w:r>
            </w:del>
          </w:p>
        </w:tc>
        <w:tc>
          <w:tcPr>
            <w:tcW w:w="1701" w:type="dxa"/>
          </w:tcPr>
          <w:p w14:paraId="17021F6F" w14:textId="1A39BE33" w:rsidR="00B65BC7" w:rsidDel="005B45DE" w:rsidRDefault="00B65BC7" w:rsidP="00EA2CED">
            <w:pPr>
              <w:ind w:firstLine="0"/>
              <w:rPr>
                <w:del w:id="526" w:author="Chen Heller" w:date="2023-01-04T10:14:00Z"/>
              </w:rPr>
            </w:pPr>
            <w:del w:id="527"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28" w:author="Chen Heller" w:date="2023-01-04T10:14:00Z"/>
              </w:rPr>
            </w:pPr>
            <w:del w:id="529" w:author="Chen Heller" w:date="2023-01-04T10:14:00Z">
              <w:r w:rsidDel="005B45DE">
                <w:delText>1.40</w:delText>
              </w:r>
            </w:del>
          </w:p>
        </w:tc>
      </w:tr>
      <w:tr w:rsidR="00B65BC7" w:rsidDel="005B45DE" w14:paraId="114D34EA" w14:textId="52499F43" w:rsidTr="002973C7">
        <w:trPr>
          <w:trHeight w:val="490"/>
          <w:del w:id="530"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31" w:author="Chen Heller" w:date="2023-01-04T10:14:00Z"/>
                <w:b/>
                <w:bCs/>
              </w:rPr>
            </w:pPr>
          </w:p>
        </w:tc>
        <w:tc>
          <w:tcPr>
            <w:tcW w:w="2268" w:type="dxa"/>
          </w:tcPr>
          <w:p w14:paraId="1CA70F67" w14:textId="379DDDE2" w:rsidR="00B65BC7" w:rsidRPr="00EA2CED" w:rsidDel="005B45DE" w:rsidRDefault="00B65BC7" w:rsidP="00EA2CED">
            <w:pPr>
              <w:ind w:firstLine="0"/>
              <w:rPr>
                <w:del w:id="532" w:author="Chen Heller" w:date="2023-01-04T10:14:00Z"/>
                <w:b/>
                <w:bCs/>
              </w:rPr>
            </w:pPr>
            <w:del w:id="533"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34" w:author="Chen Heller" w:date="2023-01-04T10:14:00Z"/>
              </w:rPr>
            </w:pPr>
            <w:del w:id="535"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36" w:author="Chen Heller" w:date="2023-01-04T10:14:00Z"/>
              </w:rPr>
            </w:pPr>
            <w:del w:id="537"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38" w:author="Chen Heller" w:date="2023-01-04T10:14:00Z"/>
              </w:rPr>
            </w:pPr>
            <w:del w:id="539" w:author="Chen Heller" w:date="2023-01-04T10:14:00Z">
              <w:r w:rsidDel="005B45DE">
                <w:delText>2.22</w:delText>
              </w:r>
            </w:del>
          </w:p>
        </w:tc>
        <w:tc>
          <w:tcPr>
            <w:tcW w:w="992" w:type="dxa"/>
          </w:tcPr>
          <w:p w14:paraId="1AC04C4D" w14:textId="1D80BABB" w:rsidR="00B65BC7" w:rsidDel="005B45DE" w:rsidRDefault="00B65BC7" w:rsidP="00EA2CED">
            <w:pPr>
              <w:ind w:firstLine="0"/>
              <w:rPr>
                <w:del w:id="540" w:author="Chen Heller" w:date="2023-01-04T10:14:00Z"/>
              </w:rPr>
            </w:pPr>
            <w:del w:id="541" w:author="Chen Heller" w:date="2023-01-04T10:14:00Z">
              <w:r w:rsidDel="005B45DE">
                <w:delText>0.067</w:delText>
              </w:r>
            </w:del>
          </w:p>
        </w:tc>
        <w:tc>
          <w:tcPr>
            <w:tcW w:w="1701" w:type="dxa"/>
          </w:tcPr>
          <w:p w14:paraId="5E3BEF8D" w14:textId="000C3270" w:rsidR="00B65BC7" w:rsidDel="005B45DE" w:rsidRDefault="00B65BC7" w:rsidP="00EA2CED">
            <w:pPr>
              <w:ind w:firstLine="0"/>
              <w:rPr>
                <w:del w:id="542" w:author="Chen Heller" w:date="2023-01-04T10:14:00Z"/>
              </w:rPr>
            </w:pPr>
            <w:del w:id="543"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44" w:author="Chen Heller" w:date="2023-01-04T10:14:00Z"/>
              </w:rPr>
            </w:pPr>
            <w:del w:id="545" w:author="Chen Heller" w:date="2023-01-04T10:14:00Z">
              <w:r w:rsidDel="005B45DE">
                <w:delText>0.84</w:delText>
              </w:r>
            </w:del>
          </w:p>
        </w:tc>
      </w:tr>
      <w:tr w:rsidR="00B65BC7" w:rsidDel="005B45DE" w14:paraId="2B49790C" w14:textId="0529B65E" w:rsidTr="002973C7">
        <w:trPr>
          <w:trHeight w:val="490"/>
          <w:del w:id="546"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47" w:author="Chen Heller" w:date="2023-01-04T10:14:00Z"/>
                <w:b/>
                <w:bCs/>
              </w:rPr>
            </w:pPr>
          </w:p>
        </w:tc>
        <w:tc>
          <w:tcPr>
            <w:tcW w:w="2268" w:type="dxa"/>
          </w:tcPr>
          <w:p w14:paraId="76E6486F" w14:textId="03B2145F"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50" w:author="Chen Heller" w:date="2023-01-04T10:14:00Z"/>
              </w:rPr>
            </w:pPr>
            <w:del w:id="551"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52" w:author="Chen Heller" w:date="2023-01-04T10:14:00Z"/>
              </w:rPr>
            </w:pPr>
            <w:del w:id="553"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54" w:author="Chen Heller" w:date="2023-01-04T10:14:00Z"/>
              </w:rPr>
            </w:pPr>
            <w:del w:id="555" w:author="Chen Heller" w:date="2023-01-04T10:14:00Z">
              <w:r w:rsidDel="005B45DE">
                <w:delText>2.41</w:delText>
              </w:r>
            </w:del>
          </w:p>
        </w:tc>
        <w:tc>
          <w:tcPr>
            <w:tcW w:w="992" w:type="dxa"/>
          </w:tcPr>
          <w:p w14:paraId="3878A5F2" w14:textId="1BAD6115" w:rsidR="00B65BC7" w:rsidDel="005B45DE" w:rsidRDefault="00B65BC7" w:rsidP="00EA2CED">
            <w:pPr>
              <w:ind w:firstLine="0"/>
              <w:rPr>
                <w:del w:id="556" w:author="Chen Heller" w:date="2023-01-04T10:14:00Z"/>
              </w:rPr>
            </w:pPr>
            <w:del w:id="557" w:author="Chen Heller" w:date="2023-01-04T10:14:00Z">
              <w:r w:rsidDel="005B45DE">
                <w:delText>0.051</w:delText>
              </w:r>
            </w:del>
          </w:p>
        </w:tc>
        <w:tc>
          <w:tcPr>
            <w:tcW w:w="1701" w:type="dxa"/>
          </w:tcPr>
          <w:p w14:paraId="0783040B" w14:textId="66A6E5E2" w:rsidR="00B65BC7" w:rsidDel="005B45DE" w:rsidRDefault="00B65BC7" w:rsidP="00EA2CED">
            <w:pPr>
              <w:ind w:firstLine="0"/>
              <w:rPr>
                <w:del w:id="558" w:author="Chen Heller" w:date="2023-01-04T10:14:00Z"/>
              </w:rPr>
            </w:pPr>
            <w:del w:id="559"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60" w:author="Chen Heller" w:date="2023-01-04T10:14:00Z"/>
              </w:rPr>
            </w:pPr>
            <w:del w:id="561" w:author="Chen Heller" w:date="2023-01-04T10:14:00Z">
              <w:r w:rsidDel="005B45DE">
                <w:delText>0.91</w:delText>
              </w:r>
            </w:del>
          </w:p>
        </w:tc>
      </w:tr>
      <w:tr w:rsidR="00B65BC7" w:rsidDel="005B45DE" w14:paraId="67060BE0" w14:textId="783C74A2" w:rsidTr="002973C7">
        <w:trPr>
          <w:trHeight w:val="490"/>
          <w:del w:id="562"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63"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66" w:author="Chen Heller" w:date="2023-01-04T10:14:00Z"/>
              </w:rPr>
            </w:pPr>
            <w:del w:id="567"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68" w:author="Chen Heller" w:date="2023-01-04T10:14:00Z"/>
              </w:rPr>
            </w:pPr>
            <w:del w:id="569"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70" w:author="Chen Heller" w:date="2023-01-04T10:14:00Z"/>
              </w:rPr>
            </w:pPr>
            <w:del w:id="571"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72" w:author="Chen Heller" w:date="2023-01-04T10:14:00Z"/>
              </w:rPr>
            </w:pPr>
            <w:del w:id="573"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74" w:author="Chen Heller" w:date="2023-01-04T10:14:00Z"/>
              </w:rPr>
            </w:pPr>
            <w:del w:id="575"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76" w:author="Chen Heller" w:date="2023-01-04T10:14:00Z"/>
              </w:rPr>
            </w:pPr>
            <w:del w:id="577" w:author="Chen Heller" w:date="2023-01-04T10:14:00Z">
              <w:r w:rsidDel="005B45DE">
                <w:delText>0.02</w:delText>
              </w:r>
            </w:del>
          </w:p>
        </w:tc>
      </w:tr>
      <w:tr w:rsidR="005A7125" w:rsidDel="005B45DE" w14:paraId="2FC93DC2" w14:textId="64CB17F1" w:rsidTr="002973C7">
        <w:trPr>
          <w:trHeight w:val="490"/>
          <w:del w:id="578"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79" w:author="Chen Heller" w:date="2023-01-04T10:14:00Z"/>
              </w:rPr>
            </w:pPr>
            <w:del w:id="580"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81" w:author="Chen Heller" w:date="2023-01-04T10:14:00Z"/>
        </w:rPr>
      </w:pPr>
      <w:del w:id="582"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83" w:author="Chen Heller" w:date="2023-01-04T10:14:00Z"/>
        </w:rPr>
      </w:pPr>
      <w:bookmarkStart w:id="584" w:name="_Ref113877436"/>
      <w:del w:id="585" w:author="Chen Heller" w:date="2023-01-04T10:14:00Z">
        <w:r w:rsidDel="005B45DE">
          <w:delText xml:space="preserve">Figure </w:delText>
        </w:r>
        <w:r w:rsidDel="005B45DE">
          <w:rPr>
            <w:i w:val="0"/>
            <w:iCs w:val="0"/>
          </w:rPr>
          <w:fldChar w:fldCharType="begin"/>
        </w:r>
        <w:r w:rsidDel="005B45DE">
          <w:delInstrText xml:space="preserve"> SEQ Figure \* ARABIC </w:delInstrText>
        </w:r>
        <w:r w:rsidDel="005B45DE">
          <w:rPr>
            <w:i w:val="0"/>
            <w:iCs w:val="0"/>
          </w:rPr>
          <w:fldChar w:fldCharType="separate"/>
        </w:r>
        <w:r w:rsidR="0095479C" w:rsidDel="005B45DE">
          <w:rPr>
            <w:noProof/>
          </w:rPr>
          <w:delText>5</w:delText>
        </w:r>
        <w:r w:rsidDel="005B45DE">
          <w:rPr>
            <w:i w:val="0"/>
            <w:iCs w:val="0"/>
            <w:noProof/>
          </w:rPr>
          <w:fldChar w:fldCharType="end"/>
        </w:r>
        <w:bookmarkEnd w:id="584"/>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86" w:author="Chen Heller" w:date="2023-01-04T10:15:00Z"/>
        </w:rPr>
      </w:pPr>
      <w:bookmarkStart w:id="587" w:name="_Toc114485387"/>
      <w:del w:id="588" w:author="Chen Heller" w:date="2023-01-04T10:15:00Z">
        <w:r w:rsidDel="00481457">
          <w:delText>Discussion</w:delText>
        </w:r>
        <w:bookmarkEnd w:id="587"/>
      </w:del>
    </w:p>
    <w:p w14:paraId="04CA93E9" w14:textId="7908CE26" w:rsidR="000E0EDB" w:rsidDel="00481457" w:rsidRDefault="00BA3CA8" w:rsidP="00B25647">
      <w:pPr>
        <w:ind w:firstLine="0"/>
        <w:rPr>
          <w:del w:id="589" w:author="Chen Heller" w:date="2023-01-04T10:15:00Z"/>
        </w:rPr>
      </w:pPr>
      <w:del w:id="59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91"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92" w:author="Chen Heller" w:date="2023-01-04T14:55:00Z"/>
        </w:rPr>
      </w:pPr>
      <w:bookmarkStart w:id="593" w:name="_Toc114485388"/>
      <w:del w:id="594" w:author="Chen Heller" w:date="2023-01-04T14:55:00Z">
        <w:r w:rsidDel="00741F3D">
          <w:delText>Experiment 4</w:delText>
        </w:r>
        <w:bookmarkEnd w:id="593"/>
      </w:del>
    </w:p>
    <w:p w14:paraId="3D3FAF54" w14:textId="5B866E4E" w:rsidR="00D826D9" w:rsidRDefault="00A8788A" w:rsidP="00717FF1">
      <w:pPr>
        <w:ind w:firstLine="0"/>
      </w:pPr>
      <w:del w:id="595" w:author="Chen Heller" w:date="2023-01-04T14:58:00Z">
        <w:r w:rsidDel="00487224">
          <w:delText>Experiment 4</w:delText>
        </w:r>
        <w:r w:rsidR="00FC3846" w:rsidDel="00487224">
          <w:delText xml:space="preserve"> was</w:delText>
        </w:r>
      </w:del>
      <w:del w:id="596"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597"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98"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599"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00"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01"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02" w:author="Chen Heller" w:date="2023-01-04T15:03:00Z" w:name="move123737055"/>
      <w:moveFrom w:id="603"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02"/>
    </w:p>
    <w:p w14:paraId="4F35F08C" w14:textId="1E5D7171" w:rsidR="00D826D9" w:rsidRDefault="00D826D9" w:rsidP="006238E0">
      <w:pPr>
        <w:pStyle w:val="Heading3"/>
      </w:pPr>
      <w:bookmarkStart w:id="604" w:name="_Toc114485389"/>
      <w:r>
        <w:t>Methods</w:t>
      </w:r>
      <w:bookmarkEnd w:id="604"/>
    </w:p>
    <w:p w14:paraId="635A0C30" w14:textId="77777777" w:rsidR="00D826D9" w:rsidRDefault="00D826D9" w:rsidP="006238E0">
      <w:pPr>
        <w:pStyle w:val="Heading4"/>
      </w:pPr>
      <w:bookmarkStart w:id="605" w:name="_Toc114485390"/>
      <w:r>
        <w:t>Participants</w:t>
      </w:r>
      <w:bookmarkEnd w:id="605"/>
    </w:p>
    <w:p w14:paraId="10928BC5" w14:textId="228DCAA8" w:rsidR="00D826D9" w:rsidRDefault="004543AF" w:rsidP="008C0D4C">
      <w:pPr>
        <w:ind w:firstLine="0"/>
      </w:pPr>
      <w:del w:id="606"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07" w:author="Chen Heller" w:date="2023-01-03T16:08:00Z">
        <w:r w:rsidR="007A6274" w:rsidRPr="007A6274">
          <w:t xml:space="preserve"> </w:t>
        </w:r>
      </w:ins>
      <w:moveToRangeStart w:id="608" w:author="Chen Heller" w:date="2023-01-03T16:08:00Z" w:name="move123654499"/>
      <w:moveTo w:id="609"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1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11" w:author="Chen Heller" w:date="2023-01-03T16:08:00Z">
          <w:r w:rsidR="007A6274" w:rsidDel="003B662F">
            <w:delText>is</w:delText>
          </w:r>
        </w:del>
      </w:moveTo>
      <w:ins w:id="612" w:author="Chen Heller" w:date="2023-01-03T16:08:00Z">
        <w:r w:rsidR="003B662F">
          <w:t>e</w:t>
        </w:r>
      </w:ins>
      <w:moveTo w:id="613" w:author="Chen Heller" w:date="2023-01-03T16:08:00Z">
        <w:r w:rsidR="007A6274">
          <w:t xml:space="preserve"> experiment </w:t>
        </w:r>
        <w:del w:id="614" w:author="Chen Heller" w:date="2023-01-03T16:08:00Z">
          <w:r w:rsidR="007A6274" w:rsidDel="003B662F">
            <w:delText xml:space="preserve">– and all others reported here – </w:delText>
          </w:r>
        </w:del>
        <w:r w:rsidR="007A6274">
          <w:t>was approved by the Tel Aviv University ethics committee.</w:t>
        </w:r>
      </w:moveTo>
      <w:moveToRangeEnd w:id="608"/>
      <w:r>
        <w:t xml:space="preserve"> </w:t>
      </w:r>
      <w:r w:rsidR="00C859DE">
        <w:t xml:space="preserve">The </w:t>
      </w:r>
      <w:r w:rsidR="00EA0563">
        <w:t xml:space="preserve">sample size was determined following a power analysis, </w:t>
      </w:r>
      <w:del w:id="615" w:author="Chen Heller" w:date="2023-01-03T16:13:00Z">
        <w:r w:rsidR="00D826D9" w:rsidDel="00646D84">
          <w:delText xml:space="preserve">calculated </w:delText>
        </w:r>
      </w:del>
      <w:ins w:id="616"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17" w:author="Chen Heller" w:date="2023-01-03T16:10:00Z">
        <w:r w:rsidR="00D826D9" w:rsidDel="008B70CA">
          <w:delText xml:space="preserve">in </w:delText>
        </w:r>
      </w:del>
      <w:del w:id="618"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19" w:author="Chen Heller" w:date="2023-01-03T16:10:00Z">
        <w:r w:rsidR="008B70CA">
          <w:t xml:space="preserve">of </w:t>
        </w:r>
      </w:ins>
      <w:ins w:id="620" w:author="Chen Heller" w:date="2023-01-03T16:09:00Z">
        <w:r w:rsidR="008B70CA">
          <w:t xml:space="preserve">two </w:t>
        </w:r>
      </w:ins>
      <w:ins w:id="621" w:author="Chen Heller" w:date="2023-01-03T16:12:00Z">
        <w:r w:rsidR="00F7666F">
          <w:t>prior</w:t>
        </w:r>
      </w:ins>
      <w:ins w:id="622" w:author="Chen Heller" w:date="2023-01-03T16:09:00Z">
        <w:r w:rsidR="008B70CA">
          <w:t xml:space="preserve"> pilot experiments</w:t>
        </w:r>
      </w:ins>
      <w:del w:id="623" w:author="Chen Heller" w:date="2023-01-03T16:13:00Z">
        <w:r w:rsidR="00D826D9" w:rsidDel="00646D84">
          <w:delText xml:space="preserve">. </w:delText>
        </w:r>
      </w:del>
      <w:ins w:id="624" w:author="Chen Heller" w:date="2023-01-03T16:13:00Z">
        <w:r w:rsidR="00646D84">
          <w:t xml:space="preserve">, which </w:t>
        </w:r>
      </w:ins>
      <w:del w:id="625" w:author="Chen Heller" w:date="2023-01-03T16:13:00Z">
        <w:r w:rsidR="00D826D9" w:rsidRPr="006852A2" w:rsidDel="00646D84">
          <w:delText xml:space="preserve">The average effect size </w:delText>
        </w:r>
      </w:del>
      <w:r w:rsidR="00D826D9" w:rsidRPr="006852A2">
        <w:t>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26" w:author="Chen Heller" w:date="2023-01-03T16:10:00Z">
        <w:r w:rsidR="00C46CA3" w:rsidDel="008345CC">
          <w:delText>I</w:delText>
        </w:r>
        <w:r w:rsidR="00D826D9" w:rsidRPr="006852A2" w:rsidDel="008345CC">
          <w:delText xml:space="preserve"> estimated t</w:delText>
        </w:r>
      </w:del>
      <w:ins w:id="627" w:author="Chen Heller" w:date="2023-01-03T16:10:00Z">
        <w:r w:rsidR="008345CC">
          <w:t>T</w:t>
        </w:r>
      </w:ins>
      <w:r w:rsidR="00D826D9" w:rsidRPr="006852A2">
        <w:t xml:space="preserve">he keyboard task's effect size </w:t>
      </w:r>
      <w:ins w:id="628"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629" w:author="Chen Heller" w:date="2023-01-03T16:11:00Z">
        <w:r w:rsidR="00333DEB" w:rsidDel="008345CC">
          <w:delText>my</w:delText>
        </w:r>
        <w:r w:rsidR="00D826D9" w:rsidRPr="006852A2" w:rsidDel="008345CC">
          <w:delText xml:space="preserve"> </w:delText>
        </w:r>
      </w:del>
      <w:ins w:id="630"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31" w:author="Chen Heller" w:date="2023-01-03T16:18:00Z"/>
        </w:rPr>
      </w:pPr>
      <w:bookmarkStart w:id="632" w:name="_Toc114485391"/>
      <w:moveToRangeStart w:id="633" w:author="Chen Heller" w:date="2023-01-03T16:18:00Z" w:name="move123655117"/>
      <w:moveTo w:id="634" w:author="Chen Heller" w:date="2023-01-03T16:18:00Z">
        <w:r>
          <w:t>Stimuli</w:t>
        </w:r>
      </w:moveTo>
    </w:p>
    <w:p w14:paraId="0D6912FB" w14:textId="77777777" w:rsidR="00B65869" w:rsidRDefault="00B65869" w:rsidP="00B65869">
      <w:pPr>
        <w:ind w:firstLine="0"/>
        <w:rPr>
          <w:moveTo w:id="635" w:author="Chen Heller" w:date="2023-01-03T16:18:00Z"/>
        </w:rPr>
      </w:pPr>
      <w:moveTo w:id="636"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3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38" w:author="Chen Heller" w:date="2023-01-03T16:18:00Z"/>
        </w:rPr>
      </w:pPr>
      <w:moveTo w:id="639" w:author="Chen Heller" w:date="2023-01-03T16:18:00Z">
        <w:r>
          <w:t>Apparatus</w:t>
        </w:r>
      </w:moveTo>
    </w:p>
    <w:p w14:paraId="05A8EE64" w14:textId="0426334B" w:rsidR="00B65869" w:rsidRDefault="00B65869" w:rsidP="00B65869">
      <w:pPr>
        <w:ind w:firstLine="0"/>
        <w:rPr>
          <w:ins w:id="640" w:author="Chen Heller" w:date="2023-01-03T16:48:00Z"/>
        </w:rPr>
      </w:pPr>
      <w:moveTo w:id="641"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42" w:author="Chen Heller" w:date="2023-01-03T16:32:00Z">
          <w:r w:rsidDel="00F770D9">
            <w:delText>40</w:delText>
          </w:r>
        </w:del>
      </w:moveTo>
      <w:ins w:id="643" w:author="Chen Heller" w:date="2023-01-03T16:32:00Z">
        <w:r w:rsidR="00F770D9">
          <w:t>35</w:t>
        </w:r>
      </w:ins>
      <w:moveTo w:id="644"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45" w:author="Chen Heller" w:date="2023-01-03T16:18:00Z">
        <w:r>
          <w:fldChar w:fldCharType="separate"/>
        </w:r>
      </w:moveTo>
      <w:moveTo w:id="646" w:author="Chen Heller" w:date="2023-01-03T16:48:00Z">
        <w:ins w:id="647" w:author="Chen Heller" w:date="2023-01-04T14:57:00Z">
          <w:r w:rsidR="00C56E28">
            <w:t xml:space="preserve">Figure </w:t>
          </w:r>
        </w:ins>
      </w:moveTo>
      <w:ins w:id="648" w:author="Chen Heller" w:date="2023-01-04T14:57:00Z">
        <w:r w:rsidR="00C56E28">
          <w:rPr>
            <w:noProof/>
          </w:rPr>
          <w:t>1</w:t>
        </w:r>
      </w:ins>
      <w:moveTo w:id="649" w:author="Chen Heller" w:date="2023-01-03T16:18:00Z">
        <w:del w:id="650" w:author="Chen Heller" w:date="2023-01-04T14:57:00Z">
          <w:r w:rsidDel="00C56E28">
            <w:delText xml:space="preserve">Figure </w:delText>
          </w:r>
        </w:del>
        <w:del w:id="651"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52" w:author="Chen Heller" w:date="2023-01-03T16:33:00Z">
          <w:r w:rsidDel="0054169C">
            <w:delText>3</w:delText>
          </w:r>
        </w:del>
      </w:moveTo>
      <w:ins w:id="653" w:author="Chen Heller" w:date="2023-01-03T16:33:00Z">
        <w:r w:rsidR="0054169C">
          <w:t>0.7</w:t>
        </w:r>
      </w:ins>
      <w:moveTo w:id="654"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633"/>
    </w:p>
    <w:p w14:paraId="142171C9" w14:textId="34ECD165" w:rsidR="00854D68" w:rsidRDefault="009A6E21" w:rsidP="00854D68">
      <w:pPr>
        <w:pStyle w:val="NoSpacing"/>
        <w:keepNext/>
        <w:bidi w:val="0"/>
        <w:jc w:val="center"/>
        <w:rPr>
          <w:moveTo w:id="655" w:author="Chen Heller" w:date="2023-01-03T16:48:00Z"/>
        </w:rPr>
      </w:pPr>
      <w:r w:rsidRPr="009A6E21">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56" w:author="Chen Heller" w:date="2023-01-03T16:48:00Z" w:name="move123656900"/>
    </w:p>
    <w:p w14:paraId="6216D8AD" w14:textId="605BAC26" w:rsidR="00854D68" w:rsidRPr="00F630C9" w:rsidDel="00854D68" w:rsidRDefault="00854D68" w:rsidP="00854D68">
      <w:pPr>
        <w:pStyle w:val="Caption"/>
        <w:jc w:val="left"/>
        <w:rPr>
          <w:del w:id="657" w:author="Chen Heller" w:date="2023-01-03T16:48:00Z"/>
          <w:moveTo w:id="658" w:author="Chen Heller" w:date="2023-01-03T16:48:00Z"/>
        </w:rPr>
      </w:pPr>
      <w:bookmarkStart w:id="659" w:name="_Ref113902132"/>
      <w:moveTo w:id="660" w:author="Chen Heller" w:date="2023-01-03T16:48:00Z">
        <w:r>
          <w:t xml:space="preserve">Figure </w:t>
        </w:r>
        <w:r>
          <w:fldChar w:fldCharType="begin"/>
        </w:r>
        <w:r>
          <w:instrText xml:space="preserve"> SEQ Figure \* ARABIC </w:instrText>
        </w:r>
        <w:r>
          <w:fldChar w:fldCharType="separate"/>
        </w:r>
      </w:moveTo>
      <w:ins w:id="661" w:author="Chen Heller" w:date="2023-01-04T14:57:00Z">
        <w:r w:rsidR="00C56E28">
          <w:rPr>
            <w:noProof/>
          </w:rPr>
          <w:t>1</w:t>
        </w:r>
      </w:ins>
      <w:moveTo w:id="662" w:author="Chen Heller" w:date="2023-01-03T16:48:00Z">
        <w:r>
          <w:rPr>
            <w:noProof/>
          </w:rPr>
          <w:fldChar w:fldCharType="end"/>
        </w:r>
        <w:bookmarkEnd w:id="659"/>
        <w:r>
          <w:t xml:space="preserve">. </w:t>
        </w:r>
        <w:r w:rsidRPr="00F630C9">
          <w:t xml:space="preserve">Setup. A participant placing his finger on the starting point which is located </w:t>
        </w:r>
        <w:del w:id="663" w:author="Chen Heller" w:date="2023-01-09T12:11:00Z">
          <w:r w:rsidRPr="00F630C9" w:rsidDel="004907D7">
            <w:delText>40</w:delText>
          </w:r>
        </w:del>
      </w:moveTo>
      <w:ins w:id="664" w:author="Chen Heller" w:date="2023-01-09T12:11:00Z">
        <w:r w:rsidR="004907D7">
          <w:t>35</w:t>
        </w:r>
      </w:ins>
      <w:moveTo w:id="665"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56"/>
    <w:p w14:paraId="10298409" w14:textId="77777777" w:rsidR="00854D68" w:rsidRDefault="00854D68">
      <w:pPr>
        <w:pStyle w:val="Caption"/>
        <w:jc w:val="left"/>
        <w:rPr>
          <w:ins w:id="666" w:author="Chen Heller" w:date="2023-01-03T16:18:00Z"/>
        </w:rPr>
        <w:pPrChange w:id="667" w:author="Chen Heller" w:date="2023-01-03T16:48:00Z">
          <w:pPr>
            <w:pStyle w:val="Heading4"/>
          </w:pPr>
        </w:pPrChange>
      </w:pPr>
    </w:p>
    <w:p w14:paraId="5FC1E55D" w14:textId="485669D9" w:rsidR="00D826D9" w:rsidRDefault="00D826D9">
      <w:pPr>
        <w:pStyle w:val="Heading4"/>
        <w:pPrChange w:id="668" w:author="Chen Heller" w:date="2023-01-03T16:16:00Z">
          <w:pPr>
            <w:pStyle w:val="Heading3"/>
          </w:pPr>
        </w:pPrChange>
      </w:pPr>
      <w:del w:id="669" w:author="Chen Heller" w:date="2023-01-03T16:49:00Z">
        <w:r w:rsidDel="00E65EFB">
          <w:delText>Stimuli</w:delText>
        </w:r>
        <w:r w:rsidR="00521037" w:rsidDel="00E65EFB">
          <w:delText xml:space="preserve">, Apparatus and </w:delText>
        </w:r>
      </w:del>
      <w:r>
        <w:t>Procedure</w:t>
      </w:r>
      <w:bookmarkEnd w:id="632"/>
    </w:p>
    <w:p w14:paraId="2C88FD2C" w14:textId="6471DE53" w:rsidR="00D826D9" w:rsidRDefault="00521037" w:rsidP="00D966CD">
      <w:pPr>
        <w:ind w:firstLine="0"/>
      </w:pPr>
      <w:del w:id="670"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71" w:author="Chen Heller" w:date="2023-01-03T16:51:00Z">
        <w:r w:rsidR="00D826D9" w:rsidDel="007156FD">
          <w:delText>two</w:delText>
        </w:r>
        <w:r w:rsidDel="007156FD">
          <w:delText xml:space="preserve"> </w:delText>
        </w:r>
      </w:del>
      <w:ins w:id="672"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7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74"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75"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76" w:author="Chen Heller" w:date="2023-01-03T16:57:00Z">
        <w:r w:rsidR="009F7DBA">
          <w:t xml:space="preserve"> in the experimental blocks and </w:t>
        </w:r>
        <w:r w:rsidR="00A13E1F">
          <w:t>ten precomposed lists in the practice blocks</w:t>
        </w:r>
      </w:ins>
      <w:r w:rsidR="00D826D9" w:rsidRPr="00400416">
        <w:t xml:space="preserve">. </w:t>
      </w:r>
      <w:ins w:id="677"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7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79"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80" w:author="Chen Heller" w:date="2023-01-03T17:03:00Z">
        <w:r w:rsidR="007D52A6">
          <w:t xml:space="preserve">selecting the </w:t>
        </w:r>
      </w:ins>
      <w:ins w:id="681" w:author="Chen Heller" w:date="2023-01-03T17:02:00Z">
        <w:r w:rsidR="00927E7D" w:rsidRPr="00400416">
          <w:t>side of the screen that contain</w:t>
        </w:r>
      </w:ins>
      <w:ins w:id="682" w:author="Chen Heller" w:date="2023-01-03T17:03:00Z">
        <w:r w:rsidR="008918D3">
          <w:t>s</w:t>
        </w:r>
      </w:ins>
      <w:ins w:id="683"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84" w:author="Chen Heller" w:date="2023-01-03T17:02:00Z">
        <w:r w:rsidR="00927E7D">
          <w:fldChar w:fldCharType="separate"/>
        </w:r>
      </w:ins>
      <w:ins w:id="685" w:author="Chen Heller" w:date="2023-01-03T16:50:00Z">
        <w:r w:rsidR="00C56E28">
          <w:t xml:space="preserve">Figure </w:t>
        </w:r>
      </w:ins>
      <w:ins w:id="686" w:author="Chen Heller" w:date="2023-01-04T14:57:00Z">
        <w:r w:rsidR="00C56E28">
          <w:rPr>
            <w:noProof/>
          </w:rPr>
          <w:t>2</w:t>
        </w:r>
      </w:ins>
      <w:ins w:id="687" w:author="Chen Heller" w:date="2023-01-03T17:02:00Z">
        <w:r w:rsidR="00927E7D">
          <w:fldChar w:fldCharType="end"/>
        </w:r>
      </w:ins>
      <w:ins w:id="688" w:author="Chen Heller" w:date="2023-01-03T17:04:00Z">
        <w:r w:rsidR="008918D3">
          <w:t>XX</w:t>
        </w:r>
      </w:ins>
      <w:ins w:id="689" w:author="Chen Heller" w:date="2023-01-03T17:02:00Z">
        <w:r w:rsidR="00927E7D" w:rsidRPr="00400416">
          <w:fldChar w:fldCharType="begin"/>
        </w:r>
        <w:r w:rsidR="00927E7D" w:rsidRPr="00400416">
          <w:instrText xml:space="preserve"> REF _Ref106198697 \h </w:instrText>
        </w:r>
        <w:r w:rsidR="00927E7D">
          <w:instrText xml:space="preserve"> \* MERGEFORMAT </w:instrText>
        </w:r>
      </w:ins>
      <w:ins w:id="690" w:author="Chen Heller" w:date="2023-01-03T17:02:00Z">
        <w:r w:rsidR="00927E7D" w:rsidRPr="00400416">
          <w:fldChar w:fldCharType="separate"/>
        </w:r>
      </w:ins>
      <w:ins w:id="691" w:author="Chen Heller" w:date="2023-01-04T14:57:00Z">
        <w:r w:rsidR="00C56E28">
          <w:rPr>
            <w:b/>
            <w:bCs/>
          </w:rPr>
          <w:t>Error! Reference source not found.</w:t>
        </w:r>
      </w:ins>
      <w:ins w:id="692" w:author="Chen Heller" w:date="2023-01-03T17:02:00Z">
        <w:r w:rsidR="00927E7D" w:rsidRPr="00400416">
          <w:fldChar w:fldCharType="end"/>
        </w:r>
        <w:r w:rsidR="00927E7D" w:rsidRPr="00400416">
          <w:t>).</w:t>
        </w:r>
      </w:ins>
      <w:ins w:id="693" w:author="Chen Heller" w:date="2023-01-03T17:04:00Z">
        <w:r w:rsidR="00F0246E">
          <w:t xml:space="preserve"> </w:t>
        </w:r>
      </w:ins>
      <w:ins w:id="694" w:author="Chen Heller" w:date="2023-01-03T17:06:00Z">
        <w:r w:rsidR="00650AC9">
          <w:t xml:space="preserve">In </w:t>
        </w:r>
      </w:ins>
      <w:ins w:id="695"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96" w:author="Chen Heller" w:date="2023-01-03T17:06:00Z">
        <w:r w:rsidR="00650AC9">
          <w:t xml:space="preserve">the </w:t>
        </w:r>
      </w:ins>
      <w:ins w:id="697" w:author="Chen Heller" w:date="2023-01-03T17:07:00Z">
        <w:r w:rsidR="00650AC9">
          <w:t xml:space="preserve">reaching task </w:t>
        </w:r>
      </w:ins>
      <w:moveToRangeStart w:id="698" w:author="Chen Heller" w:date="2023-01-03T17:14:00Z" w:name="move123658468"/>
      <w:moveTo w:id="699" w:author="Chen Heller" w:date="2023-01-03T17:14:00Z">
        <w:del w:id="700" w:author="Chen Heller" w:date="2023-01-03T17:14:00Z">
          <w:r w:rsidR="00067907" w:rsidDel="00067907">
            <w:delText xml:space="preserve">timing was adjusted so that </w:delText>
          </w:r>
        </w:del>
      </w:moveTo>
      <w:ins w:id="701" w:author="Chen Heller" w:date="2023-01-04T13:15:00Z">
        <w:r w:rsidR="00E23537">
          <w:t xml:space="preserve">the finger had to leave the starting point </w:t>
        </w:r>
      </w:ins>
      <w:ins w:id="702" w:author="Chen Heller" w:date="2023-01-04T13:18:00Z">
        <w:r w:rsidR="0053116D">
          <w:t>within</w:t>
        </w:r>
      </w:ins>
      <w:ins w:id="703" w:author="Chen Heller" w:date="2023-01-04T13:17:00Z">
        <w:r w:rsidR="00F032C8">
          <w:t xml:space="preserve"> </w:t>
        </w:r>
      </w:ins>
      <w:ins w:id="704" w:author="Chen Heller" w:date="2023-01-04T13:15:00Z">
        <w:r w:rsidR="00E23537">
          <w:t>100ms</w:t>
        </w:r>
      </w:ins>
      <w:ins w:id="705" w:author="Chen Heller" w:date="2023-01-04T13:18:00Z">
        <w:r w:rsidR="0053116D">
          <w:t>-</w:t>
        </w:r>
      </w:ins>
      <w:ins w:id="706" w:author="Chen Heller" w:date="2023-01-04T13:16:00Z">
        <w:r w:rsidR="00E23537">
          <w:t xml:space="preserve">320ms </w:t>
        </w:r>
      </w:ins>
      <w:ins w:id="707" w:author="Chen Heller" w:date="2023-01-04T13:18:00Z">
        <w:r w:rsidR="0053116D">
          <w:t>after target presentation</w:t>
        </w:r>
      </w:ins>
      <w:ins w:id="708" w:author="Chen Heller" w:date="2023-01-04T13:19:00Z">
        <w:r w:rsidR="00472EEB">
          <w:t xml:space="preserve"> and then reach the screen within 420ms</w:t>
        </w:r>
      </w:ins>
      <w:moveTo w:id="709" w:author="Chen Heller" w:date="2023-01-03T17:14:00Z">
        <w:del w:id="710" w:author="Chen Heller" w:date="2023-01-04T13:19:00Z">
          <w:r w:rsidR="00067907" w:rsidDel="00472EEB">
            <w:delText>movements had to start before 3</w:delText>
          </w:r>
        </w:del>
        <w:del w:id="711" w:author="Chen Heller" w:date="2023-01-03T17:14:00Z">
          <w:r w:rsidR="00067907" w:rsidDel="008C05C0">
            <w:delText>3</w:delText>
          </w:r>
        </w:del>
        <w:del w:id="712" w:author="Chen Heller" w:date="2023-01-04T13:19:00Z">
          <w:r w:rsidR="00067907" w:rsidDel="00472EEB">
            <w:delText>0ms had passedand last no longer than 4</w:delText>
          </w:r>
        </w:del>
        <w:del w:id="713" w:author="Chen Heller" w:date="2023-01-03T17:14:00Z">
          <w:r w:rsidR="00067907" w:rsidDel="008C05C0">
            <w:delText>3</w:delText>
          </w:r>
        </w:del>
        <w:del w:id="714" w:author="Chen Heller" w:date="2023-01-04T13:19:00Z">
          <w:r w:rsidR="00067907" w:rsidDel="00472EEB">
            <w:delText>0ms</w:delText>
          </w:r>
        </w:del>
        <w:r w:rsidR="00067907">
          <w:t xml:space="preserve">. </w:t>
        </w:r>
      </w:moveTo>
      <w:ins w:id="715" w:author="Chen Heller" w:date="2023-01-04T13:19:00Z">
        <w:r w:rsidR="00472EEB">
          <w:t>The finger left the starting point when it</w:t>
        </w:r>
      </w:ins>
      <w:moveTo w:id="716" w:author="Chen Heller" w:date="2023-01-03T17:14:00Z">
        <w:del w:id="717" w:author="Chen Heller" w:date="2023-01-04T13:20:00Z">
          <w:r w:rsidR="00067907" w:rsidDel="00472EEB">
            <w:delText>Movement started when the finger</w:delText>
          </w:r>
        </w:del>
        <w:r w:rsidR="00067907">
          <w:t xml:space="preserve"> was </w:t>
        </w:r>
        <w:del w:id="718" w:author="Chen Heller" w:date="2023-01-03T17:20:00Z">
          <w:r w:rsidR="00067907" w:rsidDel="00343602">
            <w:delText>2</w:delText>
          </w:r>
        </w:del>
      </w:moveTo>
      <w:ins w:id="719" w:author="Chen Heller" w:date="2023-01-03T17:20:00Z">
        <w:r w:rsidR="00343602">
          <w:t>1</w:t>
        </w:r>
      </w:ins>
      <w:moveTo w:id="720" w:author="Chen Heller" w:date="2023-01-03T17:14:00Z">
        <w:r w:rsidR="00067907">
          <w:t xml:space="preserve">cm away from </w:t>
        </w:r>
        <w:del w:id="721" w:author="Chen Heller" w:date="2023-01-04T13:20:00Z">
          <w:r w:rsidR="00067907" w:rsidDel="00472EEB">
            <w:delText xml:space="preserve">the starting point </w:delText>
          </w:r>
        </w:del>
      </w:moveTo>
      <w:ins w:id="722" w:author="Chen Heller" w:date="2023-01-04T13:20:00Z">
        <w:r w:rsidR="00472EEB">
          <w:t xml:space="preserve">it </w:t>
        </w:r>
      </w:ins>
      <w:moveTo w:id="723" w:author="Chen Heller" w:date="2023-01-03T17:14:00Z">
        <w:r w:rsidR="00067907">
          <w:t xml:space="preserve">(Euclidean distance) and </w:t>
        </w:r>
        <w:del w:id="724" w:author="Chen Heller" w:date="2023-01-04T13:20:00Z">
          <w:r w:rsidR="00067907" w:rsidDel="003338F6">
            <w:delText xml:space="preserve">ended </w:delText>
          </w:r>
        </w:del>
      </w:moveTo>
      <w:ins w:id="725" w:author="Chen Heller" w:date="2023-01-04T13:20:00Z">
        <w:r w:rsidR="003338F6">
          <w:t xml:space="preserve">reached the screen </w:t>
        </w:r>
      </w:ins>
      <w:moveTo w:id="726" w:author="Chen Heller" w:date="2023-01-03T17:14:00Z">
        <w:r w:rsidR="00067907">
          <w:t xml:space="preserve">when it was </w:t>
        </w:r>
        <w:del w:id="727" w:author="Chen Heller" w:date="2023-01-03T17:15:00Z">
          <w:r w:rsidR="00067907" w:rsidDel="008C05C0">
            <w:delText>3</w:delText>
          </w:r>
        </w:del>
      </w:moveTo>
      <w:ins w:id="728" w:author="Chen Heller" w:date="2023-01-03T17:15:00Z">
        <w:r w:rsidR="008C05C0">
          <w:t>0.7</w:t>
        </w:r>
      </w:ins>
      <w:moveTo w:id="729" w:author="Chen Heller" w:date="2023-01-03T17:14:00Z">
        <w:r w:rsidR="00067907">
          <w:t xml:space="preserve">cm </w:t>
        </w:r>
        <w:del w:id="730" w:author="Chen Heller" w:date="2023-01-04T13:20:00Z">
          <w:r w:rsidR="00067907" w:rsidDel="003338F6">
            <w:delText xml:space="preserve">away </w:delText>
          </w:r>
        </w:del>
        <w:r w:rsidR="00067907">
          <w:t xml:space="preserve">from </w:t>
        </w:r>
        <w:del w:id="731" w:author="Chen Heller" w:date="2023-01-04T13:20:00Z">
          <w:r w:rsidR="00067907" w:rsidDel="003338F6">
            <w:delText>the screen</w:delText>
          </w:r>
        </w:del>
      </w:moveTo>
      <w:ins w:id="732" w:author="Chen Heller" w:date="2023-01-04T13:20:00Z">
        <w:r w:rsidR="003338F6">
          <w:t>it</w:t>
        </w:r>
      </w:ins>
      <w:moveTo w:id="733" w:author="Chen Heller" w:date="2023-01-03T17:14:00Z">
        <w:r w:rsidR="00067907">
          <w:t xml:space="preserve"> (on the Z axis). </w:t>
        </w:r>
      </w:moveTo>
      <w:ins w:id="734" w:author="Chen Heller" w:date="2023-01-03T17:24:00Z">
        <w:r w:rsidR="007546C5">
          <w:t xml:space="preserve">Early or </w:t>
        </w:r>
      </w:ins>
      <w:moveTo w:id="735" w:author="Chen Heller" w:date="2023-01-03T17:14:00Z">
        <w:del w:id="736" w:author="Chen Heller" w:date="2023-01-03T17:24:00Z">
          <w:r w:rsidR="00067907" w:rsidDel="007546C5">
            <w:delText>L</w:delText>
          </w:r>
        </w:del>
      </w:moveTo>
      <w:ins w:id="737" w:author="Chen Heller" w:date="2023-01-03T17:24:00Z">
        <w:r w:rsidR="007546C5">
          <w:t>l</w:t>
        </w:r>
      </w:ins>
      <w:moveTo w:id="738" w:author="Chen Heller" w:date="2023-01-03T17:14:00Z">
        <w:r w:rsidR="00067907">
          <w:t xml:space="preserve">ate initiations </w:t>
        </w:r>
      </w:moveTo>
      <w:ins w:id="739" w:author="Chen Heller" w:date="2023-01-03T17:24:00Z">
        <w:r w:rsidR="007546C5">
          <w:t>as well as</w:t>
        </w:r>
      </w:ins>
      <w:moveTo w:id="740" w:author="Chen Heller" w:date="2023-01-03T17:14:00Z">
        <w:del w:id="741" w:author="Chen Heller" w:date="2023-01-03T17:24:00Z">
          <w:r w:rsidR="00067907" w:rsidDel="007546C5">
            <w:delText>and</w:delText>
          </w:r>
        </w:del>
        <w:r w:rsidR="00067907">
          <w:t xml:space="preserve"> long durations were followed by a </w:t>
        </w:r>
      </w:moveTo>
      <w:ins w:id="742" w:author="Chen Heller" w:date="2023-01-03T17:24:00Z">
        <w:r w:rsidR="007546C5">
          <w:t xml:space="preserve">"Too Early", </w:t>
        </w:r>
      </w:ins>
      <w:moveTo w:id="743" w:author="Chen Heller" w:date="2023-01-03T17:14:00Z">
        <w:r w:rsidR="00067907">
          <w:t xml:space="preserve">"Too late" and "Too </w:t>
        </w:r>
        <w:r w:rsidR="00067907">
          <w:lastRenderedPageBreak/>
          <w:t>slow" feedbacks, respectively.</w:t>
        </w:r>
      </w:moveTo>
      <w:moveToRangeEnd w:id="698"/>
      <w:r w:rsidR="00A03C3E">
        <w:t xml:space="preserve"> </w:t>
      </w:r>
      <w:ins w:id="744" w:author="Chen Heller" w:date="2023-01-03T17:24:00Z">
        <w:r w:rsidR="007546C5">
          <w:t xml:space="preserve">The purpose of the "Too early" feedback was to prevent predictive responses, which are planned before the stimulus is displayed and are therefore less affected by it. </w:t>
        </w:r>
      </w:ins>
      <w:del w:id="745" w:author="Chen Heller" w:date="2023-01-03T17:43:00Z">
        <w:r w:rsidR="00450658" w:rsidDel="004C41F7">
          <w:delText xml:space="preserve">to </w:delText>
        </w:r>
      </w:del>
      <w:ins w:id="746"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47"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48"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49" w:author="Chen Heller" w:date="2023-01-03T16:50:00Z"/>
        </w:rPr>
      </w:pPr>
      <w:r w:rsidRPr="00441E16">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50" w:author="Chen Heller" w:date="2023-01-03T16:50:00Z" w:name="move123657044"/>
    </w:p>
    <w:p w14:paraId="3785E79C" w14:textId="24134903" w:rsidR="00E65EFB" w:rsidRDefault="00E65EFB" w:rsidP="00E65EFB">
      <w:pPr>
        <w:pStyle w:val="Caption"/>
        <w:jc w:val="left"/>
        <w:rPr>
          <w:moveTo w:id="751" w:author="Chen Heller" w:date="2023-01-03T16:50:00Z"/>
        </w:rPr>
      </w:pPr>
      <w:bookmarkStart w:id="752" w:name="_Ref114472325"/>
      <w:moveTo w:id="753" w:author="Chen Heller" w:date="2023-01-03T16:50:00Z">
        <w:r>
          <w:t xml:space="preserve">Figure </w:t>
        </w:r>
        <w:r>
          <w:fldChar w:fldCharType="begin"/>
        </w:r>
        <w:r>
          <w:instrText xml:space="preserve"> SEQ Figure \* ARABIC </w:instrText>
        </w:r>
        <w:r>
          <w:fldChar w:fldCharType="separate"/>
        </w:r>
      </w:moveTo>
      <w:ins w:id="754" w:author="Chen Heller" w:date="2023-01-04T14:57:00Z">
        <w:r w:rsidR="00C56E28">
          <w:rPr>
            <w:noProof/>
          </w:rPr>
          <w:t>2</w:t>
        </w:r>
      </w:ins>
      <w:moveTo w:id="755" w:author="Chen Heller" w:date="2023-01-03T16:50:00Z">
        <w:r>
          <w:rPr>
            <w:noProof/>
          </w:rPr>
          <w:fldChar w:fldCharType="end"/>
        </w:r>
        <w:bookmarkEnd w:id="75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56" w:author="Chen Heller" w:date="2023-01-09T12:19:00Z">
        <w:r w:rsidR="00441E16">
          <w:t>100</w:t>
        </w:r>
      </w:ins>
      <w:moveTo w:id="757" w:author="Chen Heller" w:date="2023-01-03T16:50:00Z">
        <w:del w:id="758" w:author="Chen Heller" w:date="2023-01-09T12:19:00Z">
          <w:r w:rsidDel="00441E16">
            <w:delText>0</w:delText>
          </w:r>
        </w:del>
        <w:r>
          <w:t>-</w:t>
        </w:r>
        <w:del w:id="759" w:author="Chen Heller" w:date="2023-01-09T12:19:00Z">
          <w:r w:rsidDel="00441E16">
            <w:delText>1500</w:delText>
          </w:r>
        </w:del>
      </w:moveTo>
      <w:ins w:id="760" w:author="Chen Heller" w:date="2023-01-09T12:19:00Z">
        <w:r w:rsidR="00441E16">
          <w:t>740</w:t>
        </w:r>
      </w:ins>
      <w:moveTo w:id="761" w:author="Chen Heller" w:date="2023-01-03T16:50:00Z">
        <w:r w:rsidRPr="00400416">
          <w:t xml:space="preserve">ms, out of which the target </w:t>
        </w:r>
        <w:r>
          <w:t xml:space="preserve">was </w:t>
        </w:r>
        <w:r w:rsidRPr="00400416">
          <w:t>displayed for 500ms), a recognition task (</w:t>
        </w:r>
        <w:r>
          <w:t>0</w:t>
        </w:r>
        <w:r w:rsidRPr="00400416">
          <w:t>-</w:t>
        </w:r>
        <w:del w:id="762" w:author="Chen Heller" w:date="2023-01-09T12:19:00Z">
          <w:r w:rsidDel="00734F8E">
            <w:delText>5</w:delText>
          </w:r>
        </w:del>
      </w:moveTo>
      <w:ins w:id="763" w:author="Chen Heller" w:date="2023-01-09T12:19:00Z">
        <w:r w:rsidR="00734F8E">
          <w:t>7</w:t>
        </w:r>
      </w:ins>
      <w:moveTo w:id="76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765" w:author="Chen Heller" w:date="2023-01-09T12:20:00Z">
        <w:r w:rsidR="004449CE">
          <w:t xml:space="preserve"> </w:t>
        </w:r>
      </w:ins>
      <w:commentRangeStart w:id="766"/>
      <w:ins w:id="767" w:author="Chen Heller" w:date="2023-01-09T12:21:00Z">
        <w:r w:rsidR="004449CE">
          <w:t>In practice, t</w:t>
        </w:r>
      </w:ins>
      <w:ins w:id="768" w:author="Chen Heller" w:date="2023-01-09T12:20:00Z">
        <w:r w:rsidR="004449CE">
          <w:t xml:space="preserve">he blue circle </w:t>
        </w:r>
      </w:ins>
      <w:ins w:id="769" w:author="Chen Heller" w:date="2023-01-09T12:22:00Z">
        <w:r w:rsidR="00790904">
          <w:t>and</w:t>
        </w:r>
      </w:ins>
      <w:ins w:id="770" w:author="Chen Heller" w:date="2023-01-09T12:20:00Z">
        <w:r w:rsidR="004449CE">
          <w:t xml:space="preserve"> the </w:t>
        </w:r>
      </w:ins>
      <w:ins w:id="771" w:author="Chen Heller" w:date="2023-01-09T12:21:00Z">
        <w:r w:rsidR="004449CE">
          <w:t>A</w:t>
        </w:r>
      </w:ins>
      <w:ins w:id="772" w:author="Chen Heller" w:date="2023-01-09T12:20:00Z">
        <w:r w:rsidR="004449CE">
          <w:t>rt</w:t>
        </w:r>
      </w:ins>
      <w:ins w:id="773" w:author="Chen Heller" w:date="2023-01-09T12:21:00Z">
        <w:r w:rsidR="004449CE">
          <w:t>ificial/Natural category names were present</w:t>
        </w:r>
      </w:ins>
      <w:ins w:id="774" w:author="Chen Heller" w:date="2023-01-09T12:22:00Z">
        <w:r w:rsidR="00790904">
          <w:t xml:space="preserve"> on the screen</w:t>
        </w:r>
      </w:ins>
      <w:ins w:id="775" w:author="Chen Heller" w:date="2023-01-09T12:21:00Z">
        <w:r w:rsidR="00790904">
          <w:t xml:space="preserve"> from the </w:t>
        </w:r>
      </w:ins>
      <w:ins w:id="776" w:author="Chen Heller" w:date="2023-01-09T12:23:00Z">
        <w:r w:rsidR="002347CB">
          <w:t xml:space="preserve">beginning of the trial, together with the </w:t>
        </w:r>
      </w:ins>
      <w:ins w:id="777" w:author="Chen Heller" w:date="2023-01-09T12:22:00Z">
        <w:r w:rsidR="00790904">
          <w:t xml:space="preserve">fixation cross, but </w:t>
        </w:r>
      </w:ins>
      <w:ins w:id="778" w:author="Chen Heller" w:date="2023-01-09T12:23:00Z">
        <w:r w:rsidR="002347CB">
          <w:t xml:space="preserve">are not included here </w:t>
        </w:r>
      </w:ins>
      <w:ins w:id="779" w:author="Chen Heller" w:date="2023-01-09T12:25:00Z">
        <w:r w:rsidR="00EE09D5">
          <w:t>to make the figure more readable.</w:t>
        </w:r>
        <w:commentRangeEnd w:id="766"/>
        <w:r w:rsidR="00B45E15">
          <w:rPr>
            <w:rStyle w:val="CommentReference"/>
            <w:i w:val="0"/>
            <w:iCs w:val="0"/>
            <w:color w:val="auto"/>
          </w:rPr>
          <w:commentReference w:id="766"/>
        </w:r>
      </w:ins>
    </w:p>
    <w:p w14:paraId="4375C930" w14:textId="77777777" w:rsidR="001F1330" w:rsidRDefault="001F1330">
      <w:pPr>
        <w:pStyle w:val="Heading4"/>
        <w:rPr>
          <w:moveTo w:id="780" w:author="Chen Heller" w:date="2023-01-03T17:26:00Z"/>
        </w:rPr>
        <w:pPrChange w:id="781" w:author="Chen Heller" w:date="2023-01-03T17:27:00Z">
          <w:pPr>
            <w:pStyle w:val="Heading3"/>
          </w:pPr>
        </w:pPrChange>
      </w:pPr>
      <w:moveToRangeStart w:id="782" w:author="Chen Heller" w:date="2023-01-03T17:26:00Z" w:name="move123659235"/>
      <w:moveToRangeEnd w:id="750"/>
      <w:moveTo w:id="783" w:author="Chen Heller" w:date="2023-01-03T17:26:00Z">
        <w:r>
          <w:t>Trajectory preprocessing</w:t>
        </w:r>
      </w:moveTo>
    </w:p>
    <w:p w14:paraId="38AFA958" w14:textId="2D9EED42" w:rsidR="001C0104" w:rsidRPr="00892F96" w:rsidRDefault="001F1330" w:rsidP="001F1330">
      <w:moveTo w:id="78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85" w:author="Chen Heller" w:date="2023-01-03T17:27:00Z">
        <w:r w:rsidR="001B0F21">
          <w:rPr>
            <w:vertAlign w:val="superscript"/>
          </w:rPr>
          <w:t>2</w:t>
        </w:r>
      </w:ins>
      <w:moveTo w:id="786" w:author="Chen Heller" w:date="2023-01-03T17:26:00Z">
        <w:del w:id="78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8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8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89" w:author="Chen Heller" w:date="2023-01-03T16:16:00Z">
          <w:pPr>
            <w:pStyle w:val="Heading3"/>
          </w:pPr>
        </w:pPrChange>
      </w:pPr>
      <w:bookmarkStart w:id="790" w:name="_Toc114485392"/>
      <w:r>
        <w:lastRenderedPageBreak/>
        <w:t>Exclusion criteria</w:t>
      </w:r>
      <w:bookmarkEnd w:id="790"/>
    </w:p>
    <w:p w14:paraId="312384C8" w14:textId="7AF71019" w:rsidR="00D826D9" w:rsidRDefault="001A3B6D" w:rsidP="007D1A08">
      <w:pPr>
        <w:ind w:firstLine="0"/>
        <w:rPr>
          <w:ins w:id="791" w:author="Chen Heller" w:date="2023-01-09T17:17:00Z"/>
        </w:rPr>
      </w:pPr>
      <w:moveToRangeStart w:id="792" w:author="Chen Heller" w:date="2023-01-03T17:37:00Z" w:name="move123659894"/>
      <w:moveTo w:id="793"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94" w:author="Chen Heller" w:date="2023-01-04T13:22:00Z">
        <w:r w:rsidR="00237C85">
          <w:t xml:space="preserve">In addition, </w:t>
        </w:r>
      </w:ins>
      <w:ins w:id="795" w:author="Chen Heller" w:date="2023-01-04T13:23:00Z">
        <w:r w:rsidR="00B565E4">
          <w:t xml:space="preserve">"Too Early" and "Too Late" trials </w:t>
        </w:r>
      </w:ins>
      <w:ins w:id="796" w:author="Chen Heller" w:date="2023-01-03T17:41:00Z">
        <w:r w:rsidR="008A3F79">
          <w:t xml:space="preserve">were also excluded. </w:t>
        </w:r>
      </w:ins>
      <w:ins w:id="797" w:author="Chen Heller" w:date="2023-01-04T13:24:00Z">
        <w:r w:rsidR="00B565E4">
          <w:t>"Too Slow" trials on the other hand</w:t>
        </w:r>
      </w:ins>
      <w:ins w:id="798" w:author="Chen Heller" w:date="2023-01-04T13:25:00Z">
        <w:r w:rsidR="00045339">
          <w:t>,</w:t>
        </w:r>
      </w:ins>
      <w:ins w:id="799" w:author="Chen Heller" w:date="2023-01-04T13:24:00Z">
        <w:r w:rsidR="00200B54">
          <w:t xml:space="preserve"> </w:t>
        </w:r>
      </w:ins>
      <w:ins w:id="800" w:author="Chen Heller" w:date="2023-01-03T17:41:00Z">
        <w:r w:rsidR="008A3F79">
          <w:t xml:space="preserve">were excluded </w:t>
        </w:r>
      </w:ins>
      <w:ins w:id="801" w:author="Chen Heller" w:date="2023-01-04T13:24:00Z">
        <w:r w:rsidR="00200B54">
          <w:t>o</w:t>
        </w:r>
      </w:ins>
      <w:ins w:id="802" w:author="Chen Heller" w:date="2023-01-04T13:25:00Z">
        <w:r w:rsidR="00200B54">
          <w:t xml:space="preserve">nly </w:t>
        </w:r>
      </w:ins>
      <w:ins w:id="803" w:author="Chen Heller" w:date="2023-01-03T17:41:00Z">
        <w:r w:rsidR="008A3F79">
          <w:t xml:space="preserve">if they were located more than 3 SD from the participant's average </w:t>
        </w:r>
      </w:ins>
      <w:ins w:id="804" w:author="Chen Heller" w:date="2023-01-04T13:27:00Z">
        <w:r w:rsidR="00F611B7">
          <w:t>reaching</w:t>
        </w:r>
      </w:ins>
      <w:ins w:id="805"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806" w:author="Chen Heller" w:date="2023-01-03T17:42:00Z">
        <w:r w:rsidR="00A6338E" w:rsidDel="00A6338E">
          <w:t xml:space="preserve"> </w:t>
        </w:r>
      </w:ins>
      <w:moveTo w:id="807" w:author="Chen Heller" w:date="2023-01-03T17:37:00Z">
        <w:del w:id="80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92"/>
      <w:del w:id="80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73317D39" w14:textId="5C40ABE3" w:rsidR="00904C49" w:rsidRDefault="00904C49" w:rsidP="00CC0F3F">
      <w:pPr>
        <w:pStyle w:val="Heading4"/>
        <w:rPr>
          <w:ins w:id="810" w:author="Chen Heller" w:date="2023-01-09T17:17:00Z"/>
        </w:rPr>
        <w:pPrChange w:id="811" w:author="Chen Heller" w:date="2023-01-09T17:29:00Z">
          <w:pPr>
            <w:pStyle w:val="Heading3"/>
          </w:pPr>
        </w:pPrChange>
      </w:pPr>
      <w:ins w:id="812" w:author="Chen Heller" w:date="2023-01-09T17:17:00Z">
        <w:r>
          <w:t>Analysis</w:t>
        </w:r>
      </w:ins>
    </w:p>
    <w:p w14:paraId="380F19B4" w14:textId="4C84512C" w:rsidR="00904C49" w:rsidRDefault="00CA397F" w:rsidP="00904C49">
      <w:pPr>
        <w:rPr>
          <w:ins w:id="813" w:author="Chen Heller" w:date="2023-01-09T17:18:00Z"/>
        </w:rPr>
      </w:pPr>
      <w:ins w:id="814" w:author="Chen Heller" w:date="2023-01-09T17:17:00Z">
        <w:r>
          <w:t>All the comparisons between the congruent and incongruent conditions were corrected for multiple comparisons using the Tree-BH (</w:t>
        </w:r>
        <w:r>
          <w:fldChar w:fldCharType="begin"/>
        </w:r>
        <w:r>
          <w:instrText xml:space="preserve"> REF _Ref114050197 \h </w:instrText>
        </w:r>
        <w:r>
          <w:fldChar w:fldCharType="separate"/>
        </w:r>
        <w:r>
          <w:t xml:space="preserve">Supplementary Figure </w:t>
        </w:r>
        <w:r>
          <w:rPr>
            <w:noProof/>
          </w:rPr>
          <w:t>1</w:t>
        </w:r>
        <w:r>
          <w:fldChar w:fldCharType="end"/>
        </w:r>
        <w:r>
          <w:t xml:space="preserve">) method 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In addition, normality of the residuals was tested with a QQ-plot, and a </w:t>
        </w:r>
        <w:r>
          <w:lastRenderedPageBreak/>
          <w:t>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see </w:t>
        </w:r>
        <w:r>
          <w:fldChar w:fldCharType="begin"/>
        </w:r>
        <w:r>
          <w:instrText xml:space="preserve"> REF _Ref114128122 \h </w:instrText>
        </w:r>
        <w:r>
          <w:fldChar w:fldCharType="separate"/>
        </w:r>
        <w:r>
          <w:t xml:space="preserve">Supplementary Figure </w:t>
        </w:r>
        <w:r>
          <w:rPr>
            <w:noProof/>
          </w:rPr>
          <w:t>2</w:t>
        </w:r>
        <w:r>
          <w:fldChar w:fldCharType="end"/>
        </w:r>
        <w:r>
          <w:t>).</w:t>
        </w:r>
        <w:r>
          <w:t xml:space="preserve"> After submission of the pre-</w:t>
        </w:r>
      </w:ins>
      <w:ins w:id="815" w:author="Chen Heller" w:date="2023-01-09T17:18:00Z">
        <w:r>
          <w:t>registration</w:t>
        </w:r>
      </w:ins>
      <w:ins w:id="816" w:author="Chen Heller" w:date="2023-01-09T17:17:00Z">
        <w:r>
          <w:t xml:space="preserve"> document, comments were received from co-writers about improving the effect by normalizing the variables within participants. This should prevent obscuring smaller but highly consistent differences between conditions. Therefor all non-timeseries variables were normalized within participant and the results of both types of analyses are presented in table [ref].</w:t>
        </w:r>
      </w:ins>
    </w:p>
    <w:p w14:paraId="0B2AF24F" w14:textId="08055483" w:rsidR="00CA397F" w:rsidRPr="00904C49" w:rsidRDefault="00CC0F3F" w:rsidP="00904C49">
      <w:pPr>
        <w:rPr>
          <w:lang w:eastAsia="ja-JP" w:bidi="ar-SA"/>
          <w:rPrChange w:id="817" w:author="Chen Heller" w:date="2023-01-09T17:17:00Z">
            <w:rPr/>
          </w:rPrChange>
        </w:rPr>
        <w:pPrChange w:id="818" w:author="Chen Heller" w:date="2023-01-09T17:17:00Z">
          <w:pPr>
            <w:ind w:firstLine="0"/>
          </w:pPr>
        </w:pPrChange>
      </w:pPr>
      <w:ins w:id="819" w:author="Chen Heller" w:date="2023-01-09T17:30:00Z">
        <w:r>
          <w:t xml:space="preserve">Another change to the preregistered analysis was made following a different comment that stressed the significance of the </w:t>
        </w:r>
      </w:ins>
      <w:ins w:id="820" w:author="Chen Heller" w:date="2023-01-09T17:28:00Z">
        <w:r w:rsidR="00E00D0C">
          <w:t xml:space="preserve">temporal characteristics of the </w:t>
        </w:r>
      </w:ins>
      <w:ins w:id="821" w:author="Chen Heller" w:date="2023-01-09T17:18:00Z">
        <w:r w:rsidR="00CA397F">
          <w:t>congruency effect</w:t>
        </w:r>
      </w:ins>
      <w:ins w:id="822" w:author="Chen Heller" w:date="2023-01-09T17:31:00Z">
        <w:r>
          <w:t xml:space="preserve">. </w:t>
        </w:r>
        <w:r w:rsidR="0000469F">
          <w:t xml:space="preserve">Therefore instead of </w:t>
        </w:r>
      </w:ins>
      <w:ins w:id="823" w:author="Chen Heller" w:date="2023-01-09T17:32:00Z">
        <w:r w:rsidR="0000469F">
          <w:t>testing for a difference</w:t>
        </w:r>
      </w:ins>
      <w:ins w:id="824" w:author="Chen Heller" w:date="2023-01-09T17:31:00Z">
        <w:r w:rsidR="0000469F">
          <w:t xml:space="preserve"> between the spatially</w:t>
        </w:r>
      </w:ins>
      <w:ins w:id="825" w:author="Chen Heller" w:date="2023-01-09T17:32:00Z">
        <w:r w:rsidR="0000469F">
          <w:t xml:space="preserve"> normalized trajectories, </w:t>
        </w:r>
      </w:ins>
      <w:ins w:id="826" w:author="Chen Heller" w:date="2023-01-09T17:18:00Z">
        <w:r w:rsidR="00CA397F">
          <w:t xml:space="preserve">the </w:t>
        </w:r>
      </w:ins>
      <w:ins w:id="827" w:author="Chen Heller" w:date="2023-01-09T17:32:00Z">
        <w:r w:rsidR="0000469F">
          <w:t xml:space="preserve">data was </w:t>
        </w:r>
      </w:ins>
      <w:ins w:id="828" w:author="Chen Heller" w:date="2023-01-09T17:18:00Z">
        <w:r w:rsidR="00CA397F">
          <w:t xml:space="preserve">preprocessed again, this time without normalization in space. To average the trajectories together, all trials were trimmed to have an identical duration of 340ms. This threshold was selected since it </w:t>
        </w:r>
        <w:commentRangeStart w:id="829"/>
        <w:r w:rsidR="00CA397F">
          <w:t xml:space="preserve">encompasses </w:t>
        </w:r>
        <w:commentRangeEnd w:id="829"/>
        <w:r w:rsidR="00CA397F">
          <w:rPr>
            <w:rStyle w:val="CommentReference"/>
          </w:rPr>
          <w:commentReference w:id="829"/>
        </w:r>
        <w:r w:rsidR="00CA397F">
          <w:t xml:space="preserve">90% of the trials, </w:t>
        </w:r>
      </w:ins>
      <w:ins w:id="830" w:author="Chen Heller" w:date="2023-01-09T17:33:00Z">
        <w:r w:rsidR="006A7649">
          <w:t xml:space="preserve">and </w:t>
        </w:r>
      </w:ins>
      <w:ins w:id="831" w:author="Chen Heller" w:date="2023-01-09T17:18:00Z">
        <w:r w:rsidR="00CA397F">
          <w:t>the other 10% was excluded. A t-test was conducted at every timepoint, and adjacent significant values were clustered together. Then a permutation and clustering procedure was used [</w:t>
        </w:r>
        <w:commentRangeStart w:id="832"/>
        <w:r w:rsidR="00CA397F">
          <w:t>ref</w:t>
        </w:r>
        <w:commentRangeEnd w:id="832"/>
        <w:r w:rsidR="00CA397F">
          <w:rPr>
            <w:rStyle w:val="CommentReference"/>
          </w:rPr>
          <w:commentReference w:id="832"/>
        </w:r>
        <w:r w:rsidR="00CA397F">
          <w:t xml:space="preserve">] was conducted to evaluate the clusters' significance and correct for multiple comparisons. Finally, since permutation and clustering was used for the trajectories, velocity and implied end point, the </w:t>
        </w:r>
      </w:ins>
      <m:oMath>
        <m:r>
          <w:ins w:id="833" w:author="Chen Heller" w:date="2023-01-09T17:18:00Z">
            <w:rPr>
              <w:rFonts w:ascii="Cambria Math" w:hAnsi="Cambria Math"/>
            </w:rPr>
            <m:t>α</m:t>
          </w:ins>
        </m:r>
      </m:oMath>
      <w:ins w:id="834" w:author="Chen Heller" w:date="2023-01-09T17:18:00Z">
        <w:r w:rsidR="00CA397F">
          <w:t xml:space="preserve"> value was divided by 3 to correct for multiple comparisons.</w:t>
        </w:r>
      </w:ins>
    </w:p>
    <w:p w14:paraId="3AA9C79F" w14:textId="69DF0122" w:rsidR="00D826D9" w:rsidRDefault="00D826D9" w:rsidP="006238E0">
      <w:pPr>
        <w:pStyle w:val="Heading3"/>
      </w:pPr>
      <w:bookmarkStart w:id="835" w:name="_Toc114485393"/>
      <w:r>
        <w:t>Results</w:t>
      </w:r>
      <w:bookmarkEnd w:id="835"/>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836" w:author="Chen Heller" w:date="2023-01-04T09:11:00Z" w:name="move123715935"/>
      <w:moveTo w:id="837"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836"/>
      <w:ins w:id="838" w:author="Chen Heller" w:date="2023-01-04T09:12:00Z">
        <w:r w:rsidR="00462D23">
          <w:t xml:space="preserve"> </w:t>
        </w:r>
      </w:ins>
      <w:r w:rsidR="00FD5D3D">
        <w:t xml:space="preserve">Objective recognition </w:t>
      </w:r>
      <w:r w:rsidR="00FD5D3D">
        <w:lastRenderedPageBreak/>
        <w:t>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0ACCB822" w:rsidR="00691DE5" w:rsidRDefault="00652B7D" w:rsidP="00741F3D">
      <w:pPr>
        <w:rPr>
          <w:ins w:id="839" w:author="Chen Heller" w:date="2023-01-04T11:14:00Z"/>
        </w:rPr>
      </w:pPr>
      <w:r>
        <w:t xml:space="preserve">Congruency effect: </w:t>
      </w:r>
      <w:moveToRangeStart w:id="840" w:author="Chen Heller" w:date="2023-01-04T09:14:00Z" w:name="move123716079"/>
      <w:moveTo w:id="841" w:author="Chen Heller" w:date="2023-01-04T09:14:00Z">
        <w:del w:id="842" w:author="Chen Heller" w:date="2023-01-09T17:17:00Z">
          <w:r w:rsidR="00A7794D" w:rsidDel="00CA397F">
            <w:delText xml:space="preserve">All the comparisons between the congruent and incongruent conditions </w:delText>
          </w:r>
        </w:del>
        <w:del w:id="843" w:author="Chen Heller" w:date="2023-01-04T09:14:00Z">
          <w:r w:rsidR="00A7794D" w:rsidDel="00A7794D">
            <w:delText xml:space="preserve">in all four experiments </w:delText>
          </w:r>
        </w:del>
        <w:del w:id="844"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845" w:author="Chen Heller" w:date="2023-01-09T17:17:00Z"/>
      <w:moveTo w:id="846" w:author="Chen Heller" w:date="2023-01-04T09:14:00Z">
        <w:del w:id="847" w:author="Chen Heller" w:date="2023-01-09T17:17:00Z">
          <w:r w:rsidR="00A7794D" w:rsidDel="00CA397F">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848" w:author="Chen Heller" w:date="2023-01-09T17:17:00Z"/>
      <w:moveTo w:id="849" w:author="Chen Heller" w:date="2023-01-04T09:14:00Z">
        <w:del w:id="850" w:author="Chen Heller" w:date="2023-01-09T17:17:00Z">
          <w:r w:rsidR="00A7794D" w:rsidDel="00CA397F">
            <w:fldChar w:fldCharType="separate"/>
          </w:r>
          <w:r w:rsidR="00A7794D" w:rsidDel="00CA397F">
            <w:fldChar w:fldCharType="end"/>
          </w:r>
          <w:r w:rsidR="00A7794D" w:rsidDel="00CA397F">
            <w:delText>).</w:delText>
          </w:r>
        </w:del>
      </w:moveTo>
      <w:moveToRangeEnd w:id="840"/>
      <w:r w:rsidR="00F01249">
        <w:t>A congruency effect was found in both measures</w:t>
      </w:r>
      <w:del w:id="851" w:author="Chen Heller" w:date="2023-01-04T11:08:00Z">
        <w:r w:rsidR="00F01249" w:rsidDel="00CB2CC7">
          <w:delText xml:space="preserve">, </w:delText>
        </w:r>
      </w:del>
      <w:ins w:id="852" w:author="Chen Heller" w:date="2023-01-04T11:08:00Z">
        <w:r w:rsidR="00CB2CC7">
          <w:t xml:space="preserve">. In the reaching task, </w:t>
        </w:r>
      </w:ins>
      <w:del w:id="853" w:author="Chen Heller" w:date="2023-01-04T11:08:00Z">
        <w:r w:rsidR="00F01249" w:rsidDel="007B2D69">
          <w:delText xml:space="preserve">as was evident by </w:delText>
        </w:r>
      </w:del>
      <w:r w:rsidR="00F01249">
        <w:t xml:space="preserve">the </w:t>
      </w:r>
      <w:del w:id="854" w:author="Chen Heller" w:date="2023-01-04T11:08:00Z">
        <w:r w:rsidR="00F01249" w:rsidDel="007B2D69">
          <w:delText xml:space="preserve">smaller </w:delText>
        </w:r>
      </w:del>
      <w:r w:rsidR="00F01249">
        <w:t>reach area</w:t>
      </w:r>
      <w:ins w:id="855"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856" w:author="Chen Heller" w:date="2023-01-04T11:09:00Z">
        <w:r w:rsidR="007B2D69">
          <w:t>, was smaller in the incongruent condition. In the keyboard task,</w:t>
        </w:r>
      </w:ins>
      <w:r w:rsidR="00F01249">
        <w:t xml:space="preserve"> </w:t>
      </w:r>
      <w:del w:id="857" w:author="Chen Heller" w:date="2023-01-04T11:09:00Z">
        <w:r w:rsidR="00F01249" w:rsidDel="007B2D69">
          <w:delText xml:space="preserve">and </w:delText>
        </w:r>
      </w:del>
      <w:r w:rsidR="00F01249">
        <w:t xml:space="preserve">slower </w:t>
      </w:r>
      <w:del w:id="858" w:author="Chen Heller" w:date="2023-01-04T11:10:00Z">
        <w:r w:rsidR="00F01249" w:rsidDel="0082689E">
          <w:delText>keyboard-</w:delText>
        </w:r>
      </w:del>
      <w:commentRangeStart w:id="859"/>
      <w:r w:rsidR="00F01249">
        <w:t>RT</w:t>
      </w:r>
      <w:commentRangeEnd w:id="859"/>
      <w:r w:rsidR="0082689E">
        <w:rPr>
          <w:rStyle w:val="CommentReference"/>
        </w:rPr>
        <w:commentReference w:id="859"/>
      </w:r>
      <w:r w:rsidR="00F01249">
        <w:t xml:space="preserve"> </w:t>
      </w:r>
      <w:ins w:id="860"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861" w:author="Chen Heller" w:date="2023-01-04T14:57:00Z">
        <w:r w:rsidR="00C56E28">
          <w:t xml:space="preserve">Table </w:t>
        </w:r>
        <w:r w:rsidR="00C56E28">
          <w:rPr>
            <w:noProof/>
          </w:rPr>
          <w:t>1</w:t>
        </w:r>
      </w:ins>
      <w:del w:id="862"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w:t>
      </w:r>
      <w:del w:id="863" w:author="Chen Heller" w:date="2023-01-04T11:11:00Z">
        <w:r w:rsidR="00CB5A32" w:rsidDel="00640A7E">
          <w:delText>keyboard-RT</w:delText>
        </w:r>
      </w:del>
      <w:ins w:id="864" w:author="Chen Heller" w:date="2023-01-04T11:11:00Z">
        <w:r w:rsidR="00640A7E">
          <w:t>reach area</w:t>
        </w:r>
      </w:ins>
      <w:r w:rsidR="00CB5A32">
        <w:t xml:space="preserve"> effect (Cohen's d = </w:t>
      </w:r>
      <w:del w:id="865" w:author="Chen Heller" w:date="2023-01-04T11:11:00Z">
        <w:r w:rsidR="00E74CD9" w:rsidDel="00640A7E">
          <w:delText>-1.17</w:delText>
        </w:r>
      </w:del>
      <w:ins w:id="866" w:author="Chen Heller" w:date="2023-01-04T11:11:00Z">
        <w:r w:rsidR="00640A7E">
          <w:t>1.25</w:t>
        </w:r>
      </w:ins>
      <w:r w:rsidR="00CB5A32">
        <w:t xml:space="preserve">) </w:t>
      </w:r>
      <w:r w:rsidR="00346BB1">
        <w:t>was</w:t>
      </w:r>
      <w:r w:rsidR="00E74CD9">
        <w:t xml:space="preserve"> </w:t>
      </w:r>
      <w:ins w:id="867" w:author="Chen Heller" w:date="2023-01-04T11:11:00Z">
        <w:r w:rsidR="00640A7E">
          <w:t xml:space="preserve">slightly </w:t>
        </w:r>
      </w:ins>
      <w:r w:rsidR="00CB5A32">
        <w:t xml:space="preserve">larger than the </w:t>
      </w:r>
      <w:del w:id="868" w:author="Chen Heller" w:date="2023-01-04T11:11:00Z">
        <w:r w:rsidR="00CB5A32" w:rsidDel="00640A7E">
          <w:delText>reach area</w:delText>
        </w:r>
      </w:del>
      <w:ins w:id="869" w:author="Chen Heller" w:date="2023-01-04T11:11:00Z">
        <w:r w:rsidR="00640A7E">
          <w:t>keyboard-RT</w:t>
        </w:r>
      </w:ins>
      <w:r w:rsidR="00CB5A32">
        <w:t xml:space="preserve"> effect (Cohen's d = </w:t>
      </w:r>
      <w:del w:id="870" w:author="Chen Heller" w:date="2023-01-04T11:11:00Z">
        <w:r w:rsidR="00E74CD9" w:rsidDel="00640A7E">
          <w:delText>0.69</w:delText>
        </w:r>
      </w:del>
      <w:ins w:id="871" w:author="Chen Heller" w:date="2023-01-04T11:11:00Z">
        <w:r w:rsidR="00640A7E">
          <w:t>1.18</w:t>
        </w:r>
      </w:ins>
      <w:r w:rsidR="00CB5A32">
        <w:t xml:space="preserve">). </w:t>
      </w:r>
      <w:moveFromRangeStart w:id="872" w:author="Chen Heller" w:date="2023-01-04T11:14:00Z" w:name="move123723265"/>
      <w:moveFrom w:id="873"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874" w:author="Chen Heller" w:date="2023-01-04T11:14:00Z"/>
      <w:moveFrom w:id="875"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872"/>
      <w:commentRangeStart w:id="876"/>
      <w:ins w:id="877" w:author="Chen Heller" w:date="2023-01-04T12:14:00Z">
        <w:r w:rsidR="00116E2B">
          <w:t>Additionally, i</w:t>
        </w:r>
      </w:ins>
      <w:ins w:id="878" w:author="Chen Heller" w:date="2023-01-04T11:17:00Z">
        <w:r w:rsidR="00E3794C">
          <w:t xml:space="preserve">ncongruent trials </w:t>
        </w:r>
      </w:ins>
      <w:ins w:id="879" w:author="Chen Heller" w:date="2023-01-04T12:14:00Z">
        <w:r w:rsidR="00116E2B">
          <w:t>had</w:t>
        </w:r>
      </w:ins>
      <w:del w:id="880"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881" w:author="Chen Heller" w:date="2023-01-04T12:14:00Z">
        <w:r w:rsidR="00116E2B">
          <w:t>s</w:t>
        </w:r>
      </w:ins>
      <w:ins w:id="882" w:author="Chen Heller" w:date="2023-01-04T11:15:00Z">
        <w:r w:rsidR="000428C9">
          <w:t xml:space="preserve">, </w:t>
        </w:r>
      </w:ins>
      <w:ins w:id="883" w:author="Chen Heller" w:date="2023-01-04T12:15:00Z">
        <w:r w:rsidR="00116E2B">
          <w:t xml:space="preserve">which are </w:t>
        </w:r>
      </w:ins>
      <w:ins w:id="884"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885" w:author="Chen Heller" w:date="2023-01-04T12:15:00Z">
        <w:r w:rsidR="00116E2B">
          <w:t>.</w:t>
        </w:r>
      </w:ins>
      <w:r w:rsidR="00F01249">
        <w:t xml:space="preserve"> </w:t>
      </w:r>
      <w:ins w:id="886" w:author="Chen Heller" w:date="2023-01-04T12:17:00Z">
        <w:r w:rsidR="000452AB" w:rsidRPr="000452AB">
          <w:t>Reaction time defined as the time from stimulus presentation up to movement onset</w:t>
        </w:r>
      </w:ins>
      <w:ins w:id="887" w:author="Chen Heller" w:date="2023-01-09T17:33:00Z">
        <w:r w:rsidR="00A40EA5">
          <w:t>,</w:t>
        </w:r>
      </w:ins>
      <w:ins w:id="888" w:author="Chen Heller" w:date="2023-01-04T12:17:00Z">
        <w:r w:rsidR="000452AB" w:rsidRPr="000452AB">
          <w:t xml:space="preserve"> </w:t>
        </w:r>
      </w:ins>
      <w:r w:rsidR="00F01249">
        <w:t xml:space="preserve">and </w:t>
      </w:r>
      <w:r w:rsidR="00285F78">
        <w:t xml:space="preserve">a </w:t>
      </w:r>
      <w:r w:rsidR="00F01249">
        <w:t xml:space="preserve">prolonged </w:t>
      </w:r>
      <w:del w:id="889" w:author="Chen Heller" w:date="2023-01-04T13:28:00Z">
        <w:r w:rsidR="00F01249" w:rsidDel="000128A2">
          <w:delText xml:space="preserve">movement </w:delText>
        </w:r>
      </w:del>
      <w:ins w:id="890" w:author="Chen Heller" w:date="2023-01-04T13:28:00Z">
        <w:r w:rsidR="000128A2">
          <w:t xml:space="preserve">reaching </w:t>
        </w:r>
      </w:ins>
      <w:r w:rsidR="00F01249">
        <w:t xml:space="preserve">duration in incongruent trials. </w:t>
      </w:r>
      <w:r w:rsidR="00CB785E">
        <w:t>In contrast</w:t>
      </w:r>
      <w:r w:rsidR="00F01249">
        <w:t xml:space="preserve">, reaction time and the number of changes of </w:t>
      </w:r>
      <w:r w:rsidR="00C0785D">
        <w:t>mind</w:t>
      </w:r>
      <w:ins w:id="891" w:author="Chen Heller" w:date="2023-01-04T14:54:00Z">
        <w:r w:rsidR="00741F3D">
          <w:t xml:space="preserve">, </w:t>
        </w:r>
        <w:r w:rsidR="00741F3D" w:rsidRPr="00741F3D">
          <w:t xml:space="preserve">defined as the number of changes in implied </w:t>
        </w:r>
      </w:ins>
      <w:ins w:id="892" w:author="Chen Heller" w:date="2023-01-09T17:19:00Z">
        <w:r w:rsidR="004A35A9">
          <w:t>end point</w:t>
        </w:r>
      </w:ins>
      <w:ins w:id="893" w:author="Chen Heller" w:date="2023-01-04T14:54:00Z">
        <w:r w:rsidR="00741F3D" w:rsidRPr="00741F3D">
          <w:t xml:space="preserve"> along a single trial's trajectory. The implied </w:t>
        </w:r>
      </w:ins>
      <w:ins w:id="894" w:author="Chen Heller" w:date="2023-01-09T17:19:00Z">
        <w:r w:rsidR="004A35A9">
          <w:t>end point</w:t>
        </w:r>
      </w:ins>
      <w:ins w:id="895" w:author="Chen Heller" w:date="2023-01-04T14:54:00Z">
        <w:r w:rsidR="00741F3D" w:rsidRPr="00741F3D">
          <w:t xml:space="preserve"> was indicated </w:t>
        </w:r>
        <w:r w:rsidR="00741F3D" w:rsidRPr="00741F3D">
          <w:lastRenderedPageBreak/>
          <w:t>by the side where the current tangent to the trajectory met the screen</w:t>
        </w:r>
      </w:ins>
      <w:commentRangeEnd w:id="876"/>
      <w:ins w:id="896" w:author="Chen Heller" w:date="2023-01-09T17:34:00Z">
        <w:r w:rsidR="00A40EA5">
          <w:rPr>
            <w:rStyle w:val="CommentReference"/>
          </w:rPr>
          <w:commentReference w:id="876"/>
        </w:r>
      </w:ins>
      <w:ins w:id="897" w:author="Chen Heller" w:date="2023-01-04T14:54:00Z">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73350DDE" w:rsidR="007309FB" w:rsidRDefault="007309FB" w:rsidP="007B2D69">
      <w:moveToRangeStart w:id="898" w:author="Chen Heller" w:date="2023-01-04T11:14:00Z" w:name="move123723265"/>
      <w:commentRangeStart w:id="899"/>
      <w:moveTo w:id="900" w:author="Chen Heller" w:date="2023-01-04T11:14:00Z">
        <w:r>
          <w:t>A bias towards the incorrect answer in incongruent trials was evident in the trajectory from 175.66ms to 390.88ms post target onset (24-94% path) as was found using a permutation and clustering procedure (</w:t>
        </w:r>
        <w:r>
          <w:fldChar w:fldCharType="begin"/>
        </w:r>
        <w:r>
          <w:instrText xml:space="preserve"> REF _Ref113906821 \h </w:instrText>
        </w:r>
      </w:moveTo>
      <w:moveTo w:id="901" w:author="Chen Heller" w:date="2023-01-04T11:14:00Z">
        <w:r>
          <w:fldChar w:fldCharType="separate"/>
        </w:r>
      </w:moveTo>
      <w:ins w:id="902" w:author="Chen Heller" w:date="2023-01-04T14:57:00Z">
        <w:r w:rsidR="00C56E28">
          <w:t xml:space="preserve">Figure </w:t>
        </w:r>
        <w:r w:rsidR="00C56E28">
          <w:rPr>
            <w:noProof/>
          </w:rPr>
          <w:t>3</w:t>
        </w:r>
      </w:ins>
      <w:moveTo w:id="903" w:author="Chen Heller" w:date="2023-01-04T11:14:00Z">
        <w:del w:id="904" w:author="Chen Heller" w:date="2023-01-04T14:57:00Z">
          <w:r w:rsidDel="00C56E28">
            <w:delText xml:space="preserve">Figure </w:delText>
          </w:r>
          <w:r w:rsidDel="00C56E28">
            <w:rPr>
              <w:noProof/>
            </w:rPr>
            <w:delText>6</w:delText>
          </w:r>
        </w:del>
        <w:r>
          <w:fldChar w:fldCharType="end"/>
        </w:r>
        <w:r>
          <w:t>, (a)).</w:t>
        </w:r>
      </w:moveTo>
      <w:moveToRangeEnd w:id="898"/>
      <w:commentRangeEnd w:id="899"/>
      <w:r>
        <w:rPr>
          <w:rStyle w:val="CommentReference"/>
        </w:rPr>
        <w:commentReference w:id="899"/>
      </w:r>
    </w:p>
    <w:p w14:paraId="1C709955" w14:textId="3913C637" w:rsidR="006119BA" w:rsidRDefault="00F01249" w:rsidP="00FE0AE9">
      <w:del w:id="90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906"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907" w:name="_Ref114068072"/>
      <w:commentRangeStart w:id="908"/>
      <w:r>
        <w:lastRenderedPageBreak/>
        <w:t xml:space="preserve">Table </w:t>
      </w:r>
      <w:fldSimple w:instr=" SEQ Table \* ARABIC ">
        <w:ins w:id="909" w:author="Chen Heller" w:date="2023-01-04T14:57:00Z">
          <w:r w:rsidR="00C56E28">
            <w:rPr>
              <w:noProof/>
            </w:rPr>
            <w:t>1</w:t>
          </w:r>
        </w:ins>
        <w:del w:id="910" w:author="Chen Heller" w:date="2023-01-04T14:57:00Z">
          <w:r w:rsidR="003251EA" w:rsidDel="00C56E28">
            <w:rPr>
              <w:noProof/>
            </w:rPr>
            <w:delText>4</w:delText>
          </w:r>
        </w:del>
      </w:fldSimple>
      <w:bookmarkEnd w:id="907"/>
      <w:r>
        <w:t>. Results of Experiment 4</w:t>
      </w:r>
      <w:commentRangeEnd w:id="908"/>
      <w:r w:rsidR="00851859">
        <w:rPr>
          <w:rStyle w:val="CommentReference"/>
          <w:i w:val="0"/>
          <w:iCs w:val="0"/>
          <w:color w:val="auto"/>
        </w:rPr>
        <w:commentReference w:id="908"/>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911"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912">
          <w:tblGrid>
            <w:gridCol w:w="284"/>
            <w:gridCol w:w="2269"/>
            <w:gridCol w:w="1701"/>
            <w:gridCol w:w="1701"/>
            <w:gridCol w:w="708"/>
            <w:gridCol w:w="1134"/>
            <w:gridCol w:w="1701"/>
            <w:gridCol w:w="709"/>
          </w:tblGrid>
        </w:tblGridChange>
      </w:tblGrid>
      <w:tr w:rsidR="001D2361" w14:paraId="010F9CD6" w14:textId="77777777" w:rsidTr="00E875AF">
        <w:trPr>
          <w:trHeight w:val="510"/>
          <w:trPrChange w:id="913" w:author="Chen Heller" w:date="2023-01-09T11:22:00Z">
            <w:trPr>
              <w:trHeight w:val="510"/>
            </w:trPr>
          </w:trPrChange>
        </w:trPr>
        <w:tc>
          <w:tcPr>
            <w:tcW w:w="284" w:type="dxa"/>
            <w:tcBorders>
              <w:top w:val="single" w:sz="12" w:space="0" w:color="auto"/>
            </w:tcBorders>
            <w:tcPrChange w:id="914"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915"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916"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917"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918"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919"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920"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921"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922" w:author="Chen Heller" w:date="2023-01-09T11:22:00Z">
            <w:trPr>
              <w:trHeight w:val="254"/>
            </w:trPr>
          </w:trPrChange>
        </w:trPr>
        <w:tc>
          <w:tcPr>
            <w:tcW w:w="284" w:type="dxa"/>
            <w:tcBorders>
              <w:bottom w:val="single" w:sz="12" w:space="0" w:color="auto"/>
            </w:tcBorders>
            <w:tcPrChange w:id="923"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924"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925"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926"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927"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928"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929"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930"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931" w:author="Chen Heller" w:date="2023-01-09T11:22:00Z">
            <w:trPr>
              <w:trHeight w:val="313"/>
            </w:trPr>
          </w:trPrChange>
        </w:trPr>
        <w:tc>
          <w:tcPr>
            <w:tcW w:w="10207" w:type="dxa"/>
            <w:gridSpan w:val="8"/>
            <w:tcBorders>
              <w:top w:val="single" w:sz="12" w:space="0" w:color="auto"/>
            </w:tcBorders>
            <w:tcPrChange w:id="932"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933" w:author="Chen Heller" w:date="2023-01-09T11:22:00Z">
            <w:trPr>
              <w:trHeight w:val="490"/>
            </w:trPr>
          </w:trPrChange>
        </w:trPr>
        <w:tc>
          <w:tcPr>
            <w:tcW w:w="284" w:type="dxa"/>
            <w:vMerge w:val="restart"/>
            <w:tcBorders>
              <w:bottom w:val="single" w:sz="12" w:space="0" w:color="auto"/>
            </w:tcBorders>
            <w:tcPrChange w:id="934"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935"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936"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937"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938" w:author="Chen Heller" w:date="2023-01-09T11:22:00Z">
              <w:tcPr>
                <w:tcW w:w="708" w:type="dxa"/>
              </w:tcPr>
            </w:tcPrChange>
          </w:tcPr>
          <w:p w14:paraId="2A493D92" w14:textId="77777777" w:rsidR="001D2361" w:rsidRDefault="001D2361" w:rsidP="001D2361">
            <w:pPr>
              <w:ind w:firstLine="0"/>
            </w:pPr>
          </w:p>
        </w:tc>
        <w:tc>
          <w:tcPr>
            <w:tcW w:w="1134" w:type="dxa"/>
            <w:tcPrChange w:id="939" w:author="Chen Heller" w:date="2023-01-09T11:22:00Z">
              <w:tcPr>
                <w:tcW w:w="1134" w:type="dxa"/>
              </w:tcPr>
            </w:tcPrChange>
          </w:tcPr>
          <w:p w14:paraId="56CBC635" w14:textId="77777777" w:rsidR="001D2361" w:rsidRDefault="001D2361" w:rsidP="001D2361">
            <w:pPr>
              <w:ind w:firstLine="0"/>
            </w:pPr>
            <w:r>
              <w:t>0.001*</w:t>
            </w:r>
          </w:p>
        </w:tc>
        <w:tc>
          <w:tcPr>
            <w:tcW w:w="1701" w:type="dxa"/>
            <w:tcPrChange w:id="940" w:author="Chen Heller" w:date="2023-01-09T11:22:00Z">
              <w:tcPr>
                <w:tcW w:w="1701" w:type="dxa"/>
              </w:tcPr>
            </w:tcPrChange>
          </w:tcPr>
          <w:p w14:paraId="627FB39F" w14:textId="77777777" w:rsidR="001D2361" w:rsidRDefault="001D2361" w:rsidP="001D2361">
            <w:pPr>
              <w:ind w:firstLine="0"/>
            </w:pPr>
            <w:r>
              <w:t>0.16, 0.52</w:t>
            </w:r>
          </w:p>
        </w:tc>
        <w:tc>
          <w:tcPr>
            <w:tcW w:w="709" w:type="dxa"/>
            <w:tcPrChange w:id="941" w:author="Chen Heller" w:date="2023-01-09T11:22:00Z">
              <w:tcPr>
                <w:tcW w:w="709" w:type="dxa"/>
              </w:tcPr>
            </w:tcPrChange>
          </w:tcPr>
          <w:p w14:paraId="581AC8D5" w14:textId="77777777" w:rsidR="001D2361" w:rsidRDefault="001D2361" w:rsidP="001D2361">
            <w:pPr>
              <w:ind w:firstLine="0"/>
            </w:pPr>
            <w:r>
              <w:t>0.69</w:t>
            </w:r>
          </w:p>
        </w:tc>
      </w:tr>
      <w:tr w:rsidR="001D2361" w14:paraId="4B03AE91" w14:textId="77777777" w:rsidTr="00E875AF">
        <w:trPr>
          <w:trHeight w:val="490"/>
          <w:trPrChange w:id="942" w:author="Chen Heller" w:date="2023-01-09T11:22:00Z">
            <w:trPr>
              <w:trHeight w:val="490"/>
            </w:trPr>
          </w:trPrChange>
        </w:trPr>
        <w:tc>
          <w:tcPr>
            <w:tcW w:w="284" w:type="dxa"/>
            <w:vMerge/>
            <w:tcBorders>
              <w:top w:val="single" w:sz="12" w:space="0" w:color="auto"/>
              <w:bottom w:val="single" w:sz="12" w:space="0" w:color="auto"/>
            </w:tcBorders>
            <w:tcPrChange w:id="94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94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94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94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947" w:author="Chen Heller" w:date="2023-01-09T11:22:00Z">
              <w:tcPr>
                <w:tcW w:w="708" w:type="dxa"/>
              </w:tcPr>
            </w:tcPrChange>
          </w:tcPr>
          <w:p w14:paraId="551354DC" w14:textId="77777777" w:rsidR="001D2361" w:rsidRDefault="001D2361" w:rsidP="001D2361">
            <w:pPr>
              <w:ind w:firstLine="0"/>
            </w:pPr>
          </w:p>
        </w:tc>
        <w:tc>
          <w:tcPr>
            <w:tcW w:w="1134" w:type="dxa"/>
            <w:tcPrChange w:id="94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949" w:author="Chen Heller" w:date="2023-01-09T11:22:00Z">
              <w:tcPr>
                <w:tcW w:w="1701" w:type="dxa"/>
              </w:tcPr>
            </w:tcPrChange>
          </w:tcPr>
          <w:p w14:paraId="0408F6E5" w14:textId="77777777" w:rsidR="001D2361" w:rsidRDefault="001D2361" w:rsidP="001D2361">
            <w:pPr>
              <w:ind w:firstLine="0"/>
            </w:pPr>
            <w:r>
              <w:t>-1.25, -0.56</w:t>
            </w:r>
          </w:p>
        </w:tc>
        <w:tc>
          <w:tcPr>
            <w:tcW w:w="709" w:type="dxa"/>
            <w:tcPrChange w:id="950" w:author="Chen Heller" w:date="2023-01-09T11:22:00Z">
              <w:tcPr>
                <w:tcW w:w="709" w:type="dxa"/>
              </w:tcPr>
            </w:tcPrChange>
          </w:tcPr>
          <w:p w14:paraId="66F47399" w14:textId="77777777" w:rsidR="001D2361" w:rsidRDefault="001D2361" w:rsidP="001D2361">
            <w:pPr>
              <w:ind w:firstLine="0"/>
            </w:pPr>
            <w:r>
              <w:t>0.95</w:t>
            </w:r>
          </w:p>
        </w:tc>
      </w:tr>
      <w:tr w:rsidR="001D2361" w14:paraId="5AF17B24" w14:textId="77777777" w:rsidTr="00E875AF">
        <w:trPr>
          <w:trHeight w:val="490"/>
          <w:trPrChange w:id="951" w:author="Chen Heller" w:date="2023-01-09T11:22:00Z">
            <w:trPr>
              <w:trHeight w:val="490"/>
            </w:trPr>
          </w:trPrChange>
        </w:trPr>
        <w:tc>
          <w:tcPr>
            <w:tcW w:w="284" w:type="dxa"/>
            <w:vMerge/>
            <w:tcBorders>
              <w:top w:val="single" w:sz="12" w:space="0" w:color="auto"/>
              <w:bottom w:val="single" w:sz="12" w:space="0" w:color="auto"/>
            </w:tcBorders>
            <w:tcPrChange w:id="952"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953" w:author="Chen Heller" w:date="2023-01-09T11:22:00Z">
              <w:tcPr>
                <w:tcW w:w="2269" w:type="dxa"/>
              </w:tcPr>
            </w:tcPrChange>
          </w:tcPr>
          <w:p w14:paraId="06588EC5" w14:textId="77777777" w:rsidR="001D2361" w:rsidRPr="002B41E9" w:rsidRDefault="001D2361" w:rsidP="001D2361">
            <w:pPr>
              <w:ind w:firstLine="0"/>
              <w:rPr>
                <w:b/>
                <w:bCs/>
                <w:highlight w:val="yellow"/>
                <w:rPrChange w:id="954" w:author="Chen Heller" w:date="2023-01-09T11:40:00Z">
                  <w:rPr>
                    <w:b/>
                    <w:bCs/>
                  </w:rPr>
                </w:rPrChange>
              </w:rPr>
            </w:pPr>
            <w:r w:rsidRPr="002B41E9">
              <w:rPr>
                <w:b/>
                <w:bCs/>
                <w:highlight w:val="yellow"/>
                <w:rPrChange w:id="955" w:author="Chen Heller" w:date="2023-01-09T11:40:00Z">
                  <w:rPr>
                    <w:b/>
                    <w:bCs/>
                  </w:rPr>
                </w:rPrChange>
              </w:rPr>
              <w:t>Reaction time</w:t>
            </w:r>
          </w:p>
        </w:tc>
        <w:tc>
          <w:tcPr>
            <w:tcW w:w="1701" w:type="dxa"/>
            <w:tcPrChange w:id="956"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957"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958" w:author="Chen Heller" w:date="2023-01-09T11:22:00Z">
              <w:tcPr>
                <w:tcW w:w="708" w:type="dxa"/>
              </w:tcPr>
            </w:tcPrChange>
          </w:tcPr>
          <w:p w14:paraId="79043DD9" w14:textId="77777777" w:rsidR="001D2361" w:rsidRDefault="001D2361" w:rsidP="001D2361">
            <w:pPr>
              <w:ind w:firstLine="0"/>
            </w:pPr>
            <w:r>
              <w:t>1.01</w:t>
            </w:r>
          </w:p>
        </w:tc>
        <w:tc>
          <w:tcPr>
            <w:tcW w:w="1134" w:type="dxa"/>
            <w:tcPrChange w:id="959" w:author="Chen Heller" w:date="2023-01-09T11:22:00Z">
              <w:tcPr>
                <w:tcW w:w="1134" w:type="dxa"/>
              </w:tcPr>
            </w:tcPrChange>
          </w:tcPr>
          <w:p w14:paraId="32C5B30E" w14:textId="77777777" w:rsidR="001D2361" w:rsidRDefault="001D2361" w:rsidP="001D2361">
            <w:pPr>
              <w:ind w:firstLine="0"/>
            </w:pPr>
            <w:r>
              <w:t>0.318</w:t>
            </w:r>
          </w:p>
        </w:tc>
        <w:tc>
          <w:tcPr>
            <w:tcW w:w="1701" w:type="dxa"/>
            <w:tcPrChange w:id="960" w:author="Chen Heller" w:date="2023-01-09T11:22:00Z">
              <w:tcPr>
                <w:tcW w:w="1701" w:type="dxa"/>
              </w:tcPr>
            </w:tcPrChange>
          </w:tcPr>
          <w:p w14:paraId="6572F86D" w14:textId="77777777" w:rsidR="001D2361" w:rsidRDefault="001D2361" w:rsidP="001D2361">
            <w:pPr>
              <w:ind w:firstLine="0"/>
            </w:pPr>
            <w:r>
              <w:t>-5.31, 1.79</w:t>
            </w:r>
          </w:p>
        </w:tc>
        <w:tc>
          <w:tcPr>
            <w:tcW w:w="709" w:type="dxa"/>
            <w:tcPrChange w:id="961"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962" w:author="Chen Heller" w:date="2023-01-09T11:22:00Z">
            <w:trPr>
              <w:trHeight w:val="490"/>
            </w:trPr>
          </w:trPrChange>
        </w:trPr>
        <w:tc>
          <w:tcPr>
            <w:tcW w:w="284" w:type="dxa"/>
            <w:vMerge/>
            <w:tcBorders>
              <w:top w:val="single" w:sz="12" w:space="0" w:color="auto"/>
              <w:bottom w:val="single" w:sz="12" w:space="0" w:color="auto"/>
            </w:tcBorders>
            <w:tcPrChange w:id="963"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964" w:author="Chen Heller" w:date="2023-01-09T11:22:00Z">
              <w:tcPr>
                <w:tcW w:w="2269" w:type="dxa"/>
              </w:tcPr>
            </w:tcPrChange>
          </w:tcPr>
          <w:p w14:paraId="1D4FE0CF" w14:textId="3F467C3B" w:rsidR="001D2361" w:rsidRPr="002B41E9" w:rsidRDefault="001D2361" w:rsidP="001D2361">
            <w:pPr>
              <w:ind w:firstLine="0"/>
              <w:rPr>
                <w:b/>
                <w:bCs/>
                <w:highlight w:val="yellow"/>
                <w:rPrChange w:id="965" w:author="Chen Heller" w:date="2023-01-09T11:40:00Z">
                  <w:rPr>
                    <w:b/>
                    <w:bCs/>
                  </w:rPr>
                </w:rPrChange>
              </w:rPr>
            </w:pPr>
            <w:del w:id="966" w:author="Chen Heller" w:date="2023-01-04T13:30:00Z">
              <w:r w:rsidRPr="002B41E9" w:rsidDel="00977059">
                <w:rPr>
                  <w:b/>
                  <w:bCs/>
                  <w:highlight w:val="yellow"/>
                  <w:rPrChange w:id="967" w:author="Chen Heller" w:date="2023-01-09T11:40:00Z">
                    <w:rPr>
                      <w:b/>
                      <w:bCs/>
                    </w:rPr>
                  </w:rPrChange>
                </w:rPr>
                <w:delText xml:space="preserve">Movement </w:delText>
              </w:r>
            </w:del>
            <w:ins w:id="968" w:author="Chen Heller" w:date="2023-01-04T13:30:00Z">
              <w:r w:rsidR="00977059" w:rsidRPr="002B41E9">
                <w:rPr>
                  <w:b/>
                  <w:bCs/>
                  <w:highlight w:val="yellow"/>
                  <w:rPrChange w:id="969" w:author="Chen Heller" w:date="2023-01-09T11:40:00Z">
                    <w:rPr>
                      <w:b/>
                      <w:bCs/>
                    </w:rPr>
                  </w:rPrChange>
                </w:rPr>
                <w:t xml:space="preserve">Reaching </w:t>
              </w:r>
            </w:ins>
            <w:r w:rsidR="003538C4" w:rsidRPr="002B41E9">
              <w:rPr>
                <w:b/>
                <w:bCs/>
                <w:highlight w:val="yellow"/>
                <w:rPrChange w:id="970" w:author="Chen Heller" w:date="2023-01-09T11:40:00Z">
                  <w:rPr>
                    <w:b/>
                    <w:bCs/>
                  </w:rPr>
                </w:rPrChange>
              </w:rPr>
              <w:t>duration</w:t>
            </w:r>
          </w:p>
        </w:tc>
        <w:tc>
          <w:tcPr>
            <w:tcW w:w="1701" w:type="dxa"/>
            <w:tcPrChange w:id="971"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972"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973" w:author="Chen Heller" w:date="2023-01-09T11:22:00Z">
              <w:tcPr>
                <w:tcW w:w="708" w:type="dxa"/>
              </w:tcPr>
            </w:tcPrChange>
          </w:tcPr>
          <w:p w14:paraId="240BB847" w14:textId="77777777" w:rsidR="001D2361" w:rsidRDefault="001D2361" w:rsidP="001D2361">
            <w:pPr>
              <w:ind w:firstLine="0"/>
            </w:pPr>
            <w:r>
              <w:t>6.40</w:t>
            </w:r>
          </w:p>
        </w:tc>
        <w:tc>
          <w:tcPr>
            <w:tcW w:w="1134" w:type="dxa"/>
            <w:tcPrChange w:id="97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975" w:author="Chen Heller" w:date="2023-01-09T11:22:00Z">
              <w:tcPr>
                <w:tcW w:w="1701" w:type="dxa"/>
              </w:tcPr>
            </w:tcPrChange>
          </w:tcPr>
          <w:p w14:paraId="290AF343" w14:textId="77777777" w:rsidR="001D2361" w:rsidRDefault="001D2361" w:rsidP="001D2361">
            <w:pPr>
              <w:ind w:firstLine="0"/>
            </w:pPr>
            <w:r>
              <w:t>-17.32, -8.93</w:t>
            </w:r>
          </w:p>
        </w:tc>
        <w:tc>
          <w:tcPr>
            <w:tcW w:w="709" w:type="dxa"/>
            <w:tcPrChange w:id="976"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977" w:author="Chen Heller" w:date="2023-01-09T11:22:00Z">
            <w:trPr>
              <w:trHeight w:val="490"/>
            </w:trPr>
          </w:trPrChange>
        </w:trPr>
        <w:tc>
          <w:tcPr>
            <w:tcW w:w="284" w:type="dxa"/>
            <w:vMerge/>
            <w:tcBorders>
              <w:top w:val="single" w:sz="12" w:space="0" w:color="auto"/>
              <w:bottom w:val="single" w:sz="12" w:space="0" w:color="auto"/>
            </w:tcBorders>
            <w:tcPrChange w:id="978"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979" w:author="Chen Heller" w:date="2023-01-09T11:22:00Z">
              <w:tcPr>
                <w:tcW w:w="2269" w:type="dxa"/>
                <w:tcBorders>
                  <w:bottom w:val="single" w:sz="12" w:space="0" w:color="auto"/>
                </w:tcBorders>
              </w:tcPr>
            </w:tcPrChange>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980" w:author="Chen Heller" w:date="2023-01-09T11:22:00Z">
              <w:tcPr>
                <w:tcW w:w="1701" w:type="dxa"/>
                <w:tcBorders>
                  <w:bottom w:val="single" w:sz="12" w:space="0" w:color="auto"/>
                </w:tcBorders>
              </w:tcPr>
            </w:tcPrChange>
          </w:tcPr>
          <w:p w14:paraId="309C5D92" w14:textId="77777777" w:rsidR="001D2361" w:rsidRDefault="001D2361" w:rsidP="001D2361">
            <w:pPr>
              <w:ind w:firstLine="0"/>
            </w:pPr>
            <w:r>
              <w:t>0.24 (0.12)</w:t>
            </w:r>
          </w:p>
        </w:tc>
        <w:tc>
          <w:tcPr>
            <w:tcW w:w="1701" w:type="dxa"/>
            <w:tcBorders>
              <w:bottom w:val="single" w:sz="12" w:space="0" w:color="auto"/>
            </w:tcBorders>
            <w:tcPrChange w:id="981" w:author="Chen Heller" w:date="2023-01-09T11:22:00Z">
              <w:tcPr>
                <w:tcW w:w="1701" w:type="dxa"/>
                <w:tcBorders>
                  <w:bottom w:val="single" w:sz="12" w:space="0" w:color="auto"/>
                </w:tcBorders>
              </w:tcPr>
            </w:tcPrChange>
          </w:tcPr>
          <w:p w14:paraId="79BE72CB" w14:textId="77777777" w:rsidR="001D2361" w:rsidRDefault="001D2361" w:rsidP="001D2361">
            <w:pPr>
              <w:ind w:firstLine="0"/>
            </w:pPr>
            <w:r>
              <w:t>0.22 (0.11)</w:t>
            </w:r>
          </w:p>
        </w:tc>
        <w:tc>
          <w:tcPr>
            <w:tcW w:w="708" w:type="dxa"/>
            <w:tcBorders>
              <w:bottom w:val="single" w:sz="12" w:space="0" w:color="auto"/>
            </w:tcBorders>
            <w:tcPrChange w:id="982" w:author="Chen Heller" w:date="2023-01-09T11:22:00Z">
              <w:tcPr>
                <w:tcW w:w="708" w:type="dxa"/>
                <w:tcBorders>
                  <w:bottom w:val="single" w:sz="12" w:space="0" w:color="auto"/>
                </w:tcBorders>
              </w:tcPr>
            </w:tcPrChange>
          </w:tcPr>
          <w:p w14:paraId="1A46BDE6" w14:textId="77777777" w:rsidR="001D2361" w:rsidRDefault="001D2361" w:rsidP="001D2361">
            <w:pPr>
              <w:ind w:firstLine="0"/>
            </w:pPr>
            <w:r>
              <w:t>1.06</w:t>
            </w:r>
          </w:p>
        </w:tc>
        <w:tc>
          <w:tcPr>
            <w:tcW w:w="1134" w:type="dxa"/>
            <w:tcBorders>
              <w:bottom w:val="single" w:sz="12" w:space="0" w:color="auto"/>
            </w:tcBorders>
            <w:tcPrChange w:id="983" w:author="Chen Heller" w:date="2023-01-09T11:22:00Z">
              <w:tcPr>
                <w:tcW w:w="1134" w:type="dxa"/>
                <w:tcBorders>
                  <w:bottom w:val="single" w:sz="12" w:space="0" w:color="auto"/>
                </w:tcBorders>
              </w:tcPr>
            </w:tcPrChange>
          </w:tcPr>
          <w:p w14:paraId="26EFE69D" w14:textId="77777777" w:rsidR="001D2361" w:rsidRDefault="001D2361" w:rsidP="001D2361">
            <w:pPr>
              <w:ind w:firstLine="0"/>
            </w:pPr>
            <w:r>
              <w:t>0.318</w:t>
            </w:r>
          </w:p>
        </w:tc>
        <w:tc>
          <w:tcPr>
            <w:tcW w:w="1701" w:type="dxa"/>
            <w:tcBorders>
              <w:bottom w:val="single" w:sz="12" w:space="0" w:color="auto"/>
            </w:tcBorders>
            <w:tcPrChange w:id="984" w:author="Chen Heller" w:date="2023-01-09T11:22:00Z">
              <w:tcPr>
                <w:tcW w:w="1701" w:type="dxa"/>
                <w:tcBorders>
                  <w:bottom w:val="single" w:sz="12" w:space="0" w:color="auto"/>
                </w:tcBorders>
              </w:tcPr>
            </w:tcPrChange>
          </w:tcPr>
          <w:p w14:paraId="5C6EE881" w14:textId="77777777" w:rsidR="001D2361" w:rsidRDefault="001D2361" w:rsidP="001D2361">
            <w:pPr>
              <w:ind w:firstLine="0"/>
            </w:pPr>
            <w:r>
              <w:t>-0.02, 0.06</w:t>
            </w:r>
          </w:p>
        </w:tc>
        <w:tc>
          <w:tcPr>
            <w:tcW w:w="709" w:type="dxa"/>
            <w:tcBorders>
              <w:bottom w:val="single" w:sz="12" w:space="0" w:color="auto"/>
            </w:tcBorders>
            <w:tcPrChange w:id="985" w:author="Chen Heller" w:date="2023-01-09T11:22:00Z">
              <w:tcPr>
                <w:tcW w:w="709" w:type="dxa"/>
                <w:tcBorders>
                  <w:bottom w:val="single" w:sz="12" w:space="0" w:color="auto"/>
                </w:tcBorders>
              </w:tcPr>
            </w:tcPrChange>
          </w:tcPr>
          <w:p w14:paraId="25DA840B" w14:textId="77777777" w:rsidR="001D2361" w:rsidRDefault="001D2361" w:rsidP="001D2361">
            <w:pPr>
              <w:ind w:firstLine="0"/>
            </w:pPr>
            <w:r>
              <w:t>0.19</w:t>
            </w:r>
          </w:p>
        </w:tc>
      </w:tr>
      <w:tr w:rsidR="001D2361" w14:paraId="5199F135" w14:textId="77777777" w:rsidTr="00E875AF">
        <w:trPr>
          <w:trHeight w:val="285"/>
          <w:trPrChange w:id="986" w:author="Chen Heller" w:date="2023-01-09T11:22:00Z">
            <w:trPr>
              <w:trHeight w:val="285"/>
            </w:trPr>
          </w:trPrChange>
        </w:trPr>
        <w:tc>
          <w:tcPr>
            <w:tcW w:w="10207" w:type="dxa"/>
            <w:gridSpan w:val="8"/>
            <w:tcPrChange w:id="987"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988" w:author="Chen Heller" w:date="2023-01-09T11:37:00Z">
            <w:trPr>
              <w:trHeight w:val="490"/>
            </w:trPr>
          </w:trPrChange>
        </w:trPr>
        <w:tc>
          <w:tcPr>
            <w:tcW w:w="284" w:type="dxa"/>
            <w:tcBorders>
              <w:bottom w:val="single" w:sz="12" w:space="0" w:color="000000"/>
            </w:tcBorders>
            <w:tcPrChange w:id="989"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990"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991"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992"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993"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994"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995"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996"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997" w:author="Chen Heller" w:date="2023-01-09T11:35:00Z"/>
          <w:trPrChange w:id="998" w:author="Chen Heller" w:date="2023-01-09T11:37:00Z">
            <w:trPr>
              <w:trHeight w:val="490"/>
            </w:trPr>
          </w:trPrChange>
        </w:trPr>
        <w:tc>
          <w:tcPr>
            <w:tcW w:w="10207" w:type="dxa"/>
            <w:gridSpan w:val="8"/>
            <w:tcBorders>
              <w:top w:val="single" w:sz="12" w:space="0" w:color="000000"/>
            </w:tcBorders>
            <w:tcPrChange w:id="999" w:author="Chen Heller" w:date="2023-01-09T11:37:00Z">
              <w:tcPr>
                <w:tcW w:w="10207" w:type="dxa"/>
                <w:gridSpan w:val="8"/>
                <w:tcBorders>
                  <w:bottom w:val="single" w:sz="12" w:space="0" w:color="auto"/>
                </w:tcBorders>
              </w:tcPr>
            </w:tcPrChange>
          </w:tcPr>
          <w:p w14:paraId="3BD754E3" w14:textId="1FAF6D47" w:rsidR="00EE7036" w:rsidRDefault="00EE7036" w:rsidP="00EE7036">
            <w:pPr>
              <w:ind w:firstLine="0"/>
              <w:rPr>
                <w:ins w:id="1000" w:author="Chen Heller" w:date="2023-01-09T11:35:00Z"/>
              </w:rPr>
            </w:pPr>
            <w:ins w:id="1001" w:author="Chen Heller" w:date="2023-01-09T11:36:00Z">
              <w:r>
                <w:rPr>
                  <w:b/>
                  <w:bCs/>
                </w:rPr>
                <w:t>Reaching</w:t>
              </w:r>
            </w:ins>
            <w:ins w:id="1002" w:author="Chen Heller" w:date="2023-01-09T11:38:00Z">
              <w:r>
                <w:rPr>
                  <w:b/>
                  <w:bCs/>
                </w:rPr>
                <w:t xml:space="preserve"> - Normalized</w:t>
              </w:r>
            </w:ins>
          </w:p>
        </w:tc>
      </w:tr>
      <w:tr w:rsidR="00EE7036" w14:paraId="341FE7E4" w14:textId="77777777" w:rsidTr="00EE7036">
        <w:trPr>
          <w:trHeight w:val="490"/>
          <w:ins w:id="1003" w:author="Chen Heller" w:date="2023-01-09T11:35:00Z"/>
          <w:trPrChange w:id="1004" w:author="Chen Heller" w:date="2023-01-09T11:37:00Z">
            <w:trPr>
              <w:trHeight w:val="490"/>
            </w:trPr>
          </w:trPrChange>
        </w:trPr>
        <w:tc>
          <w:tcPr>
            <w:tcW w:w="284" w:type="dxa"/>
            <w:tcPrChange w:id="1005" w:author="Chen Heller" w:date="2023-01-09T11:37:00Z">
              <w:tcPr>
                <w:tcW w:w="284" w:type="dxa"/>
                <w:tcBorders>
                  <w:bottom w:val="single" w:sz="12" w:space="0" w:color="auto"/>
                </w:tcBorders>
              </w:tcPr>
            </w:tcPrChange>
          </w:tcPr>
          <w:p w14:paraId="25C3BFF2" w14:textId="77777777" w:rsidR="00EE7036" w:rsidRPr="00EA2CED" w:rsidRDefault="00EE7036" w:rsidP="00EE7036">
            <w:pPr>
              <w:ind w:firstLine="0"/>
              <w:rPr>
                <w:ins w:id="1006" w:author="Chen Heller" w:date="2023-01-09T11:35:00Z"/>
                <w:b/>
                <w:bCs/>
              </w:rPr>
            </w:pPr>
          </w:p>
        </w:tc>
        <w:tc>
          <w:tcPr>
            <w:tcW w:w="2269" w:type="dxa"/>
            <w:tcPrChange w:id="1007" w:author="Chen Heller" w:date="2023-01-09T11:37:00Z">
              <w:tcPr>
                <w:tcW w:w="2269" w:type="dxa"/>
                <w:tcBorders>
                  <w:bottom w:val="single" w:sz="12" w:space="0" w:color="auto"/>
                </w:tcBorders>
              </w:tcPr>
            </w:tcPrChange>
          </w:tcPr>
          <w:p w14:paraId="61A76973" w14:textId="6F2D5A4D" w:rsidR="00EE7036" w:rsidRDefault="00EE7036" w:rsidP="00EE7036">
            <w:pPr>
              <w:ind w:firstLine="0"/>
              <w:rPr>
                <w:ins w:id="1008" w:author="Chen Heller" w:date="2023-01-09T11:35:00Z"/>
                <w:b/>
                <w:bCs/>
              </w:rPr>
            </w:pPr>
            <w:ins w:id="1009" w:author="Chen Heller" w:date="2023-01-09T11:36:00Z">
              <w:r w:rsidRPr="00EA2CED">
                <w:rPr>
                  <w:b/>
                  <w:bCs/>
                </w:rPr>
                <w:t>Reach area</w:t>
              </w:r>
            </w:ins>
          </w:p>
        </w:tc>
        <w:tc>
          <w:tcPr>
            <w:tcW w:w="1701" w:type="dxa"/>
            <w:tcPrChange w:id="1010" w:author="Chen Heller" w:date="2023-01-09T11:37:00Z">
              <w:tcPr>
                <w:tcW w:w="1701" w:type="dxa"/>
                <w:tcBorders>
                  <w:bottom w:val="single" w:sz="12" w:space="0" w:color="auto"/>
                </w:tcBorders>
              </w:tcPr>
            </w:tcPrChange>
          </w:tcPr>
          <w:p w14:paraId="6E854601" w14:textId="77777777" w:rsidR="00EE7036" w:rsidRDefault="00EE7036" w:rsidP="00EE7036">
            <w:pPr>
              <w:ind w:firstLine="0"/>
              <w:rPr>
                <w:ins w:id="1011" w:author="Chen Heller" w:date="2023-01-09T11:35:00Z"/>
              </w:rPr>
            </w:pPr>
          </w:p>
        </w:tc>
        <w:tc>
          <w:tcPr>
            <w:tcW w:w="1701" w:type="dxa"/>
            <w:tcPrChange w:id="1012" w:author="Chen Heller" w:date="2023-01-09T11:37:00Z">
              <w:tcPr>
                <w:tcW w:w="1701" w:type="dxa"/>
                <w:tcBorders>
                  <w:bottom w:val="single" w:sz="12" w:space="0" w:color="auto"/>
                </w:tcBorders>
              </w:tcPr>
            </w:tcPrChange>
          </w:tcPr>
          <w:p w14:paraId="09DB7D6B" w14:textId="77777777" w:rsidR="00EE7036" w:rsidRDefault="00EE7036" w:rsidP="00EE7036">
            <w:pPr>
              <w:ind w:firstLine="0"/>
              <w:rPr>
                <w:ins w:id="1013" w:author="Chen Heller" w:date="2023-01-09T11:35:00Z"/>
              </w:rPr>
            </w:pPr>
          </w:p>
        </w:tc>
        <w:tc>
          <w:tcPr>
            <w:tcW w:w="708" w:type="dxa"/>
            <w:tcPrChange w:id="1014" w:author="Chen Heller" w:date="2023-01-09T11:37:00Z">
              <w:tcPr>
                <w:tcW w:w="708" w:type="dxa"/>
                <w:tcBorders>
                  <w:bottom w:val="single" w:sz="12" w:space="0" w:color="auto"/>
                </w:tcBorders>
              </w:tcPr>
            </w:tcPrChange>
          </w:tcPr>
          <w:p w14:paraId="44671876" w14:textId="77777777" w:rsidR="00EE7036" w:rsidRDefault="00EE7036" w:rsidP="00EE7036">
            <w:pPr>
              <w:ind w:firstLine="0"/>
              <w:rPr>
                <w:ins w:id="1015" w:author="Chen Heller" w:date="2023-01-09T11:35:00Z"/>
              </w:rPr>
            </w:pPr>
          </w:p>
        </w:tc>
        <w:tc>
          <w:tcPr>
            <w:tcW w:w="1134" w:type="dxa"/>
            <w:tcPrChange w:id="1016" w:author="Chen Heller" w:date="2023-01-09T11:37:00Z">
              <w:tcPr>
                <w:tcW w:w="1134" w:type="dxa"/>
                <w:tcBorders>
                  <w:bottom w:val="single" w:sz="12" w:space="0" w:color="auto"/>
                </w:tcBorders>
              </w:tcPr>
            </w:tcPrChange>
          </w:tcPr>
          <w:p w14:paraId="42222F40" w14:textId="77777777" w:rsidR="00EE7036" w:rsidRDefault="00EE7036" w:rsidP="00EE7036">
            <w:pPr>
              <w:ind w:firstLine="0"/>
              <w:rPr>
                <w:ins w:id="1017" w:author="Chen Heller" w:date="2023-01-09T11:35:00Z"/>
              </w:rPr>
            </w:pPr>
          </w:p>
        </w:tc>
        <w:tc>
          <w:tcPr>
            <w:tcW w:w="1701" w:type="dxa"/>
            <w:tcPrChange w:id="1018" w:author="Chen Heller" w:date="2023-01-09T11:37:00Z">
              <w:tcPr>
                <w:tcW w:w="1701" w:type="dxa"/>
                <w:tcBorders>
                  <w:bottom w:val="single" w:sz="12" w:space="0" w:color="auto"/>
                </w:tcBorders>
              </w:tcPr>
            </w:tcPrChange>
          </w:tcPr>
          <w:p w14:paraId="347B6F8F" w14:textId="77777777" w:rsidR="00EE7036" w:rsidRDefault="00EE7036" w:rsidP="00EE7036">
            <w:pPr>
              <w:ind w:firstLine="0"/>
              <w:rPr>
                <w:ins w:id="1019" w:author="Chen Heller" w:date="2023-01-09T11:35:00Z"/>
              </w:rPr>
            </w:pPr>
          </w:p>
        </w:tc>
        <w:tc>
          <w:tcPr>
            <w:tcW w:w="709" w:type="dxa"/>
            <w:tcPrChange w:id="1020" w:author="Chen Heller" w:date="2023-01-09T11:37:00Z">
              <w:tcPr>
                <w:tcW w:w="709" w:type="dxa"/>
                <w:tcBorders>
                  <w:bottom w:val="single" w:sz="12" w:space="0" w:color="auto"/>
                </w:tcBorders>
              </w:tcPr>
            </w:tcPrChange>
          </w:tcPr>
          <w:p w14:paraId="7E739B76" w14:textId="77777777" w:rsidR="00EE7036" w:rsidRDefault="00EE7036" w:rsidP="00EE7036">
            <w:pPr>
              <w:ind w:firstLine="0"/>
              <w:rPr>
                <w:ins w:id="1021" w:author="Chen Heller" w:date="2023-01-09T11:35:00Z"/>
              </w:rPr>
            </w:pPr>
          </w:p>
        </w:tc>
      </w:tr>
      <w:tr w:rsidR="00EE7036" w14:paraId="1D374BAA" w14:textId="77777777" w:rsidTr="00EE7036">
        <w:trPr>
          <w:trHeight w:val="490"/>
          <w:ins w:id="1022" w:author="Chen Heller" w:date="2023-01-09T11:35:00Z"/>
          <w:trPrChange w:id="1023" w:author="Chen Heller" w:date="2023-01-09T11:37:00Z">
            <w:trPr>
              <w:trHeight w:val="490"/>
            </w:trPr>
          </w:trPrChange>
        </w:trPr>
        <w:tc>
          <w:tcPr>
            <w:tcW w:w="284" w:type="dxa"/>
            <w:tcPrChange w:id="1024"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025" w:author="Chen Heller" w:date="2023-01-09T11:35:00Z"/>
                <w:b/>
                <w:bCs/>
              </w:rPr>
            </w:pPr>
          </w:p>
        </w:tc>
        <w:tc>
          <w:tcPr>
            <w:tcW w:w="2269" w:type="dxa"/>
            <w:tcPrChange w:id="1026"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027" w:author="Chen Heller" w:date="2023-01-09T11:35:00Z"/>
                <w:b/>
                <w:bCs/>
              </w:rPr>
            </w:pPr>
            <w:ins w:id="1028" w:author="Chen Heller" w:date="2023-01-09T11:36:00Z">
              <w:r w:rsidRPr="00EA2CED">
                <w:rPr>
                  <w:b/>
                  <w:bCs/>
                </w:rPr>
                <w:t>Traveled distance</w:t>
              </w:r>
            </w:ins>
          </w:p>
        </w:tc>
        <w:tc>
          <w:tcPr>
            <w:tcW w:w="1701" w:type="dxa"/>
            <w:tcPrChange w:id="1029" w:author="Chen Heller" w:date="2023-01-09T11:37:00Z">
              <w:tcPr>
                <w:tcW w:w="1701" w:type="dxa"/>
                <w:tcBorders>
                  <w:bottom w:val="single" w:sz="12" w:space="0" w:color="auto"/>
                </w:tcBorders>
              </w:tcPr>
            </w:tcPrChange>
          </w:tcPr>
          <w:p w14:paraId="324D7190" w14:textId="77777777" w:rsidR="00EE7036" w:rsidRDefault="00EE7036" w:rsidP="00EE7036">
            <w:pPr>
              <w:ind w:firstLine="0"/>
              <w:rPr>
                <w:ins w:id="1030" w:author="Chen Heller" w:date="2023-01-09T11:35:00Z"/>
              </w:rPr>
            </w:pPr>
          </w:p>
        </w:tc>
        <w:tc>
          <w:tcPr>
            <w:tcW w:w="1701" w:type="dxa"/>
            <w:tcPrChange w:id="1031" w:author="Chen Heller" w:date="2023-01-09T11:37:00Z">
              <w:tcPr>
                <w:tcW w:w="1701" w:type="dxa"/>
                <w:tcBorders>
                  <w:bottom w:val="single" w:sz="12" w:space="0" w:color="auto"/>
                </w:tcBorders>
              </w:tcPr>
            </w:tcPrChange>
          </w:tcPr>
          <w:p w14:paraId="600A5EAD" w14:textId="77777777" w:rsidR="00EE7036" w:rsidRDefault="00EE7036" w:rsidP="00EE7036">
            <w:pPr>
              <w:ind w:firstLine="0"/>
              <w:rPr>
                <w:ins w:id="1032" w:author="Chen Heller" w:date="2023-01-09T11:35:00Z"/>
              </w:rPr>
            </w:pPr>
          </w:p>
        </w:tc>
        <w:tc>
          <w:tcPr>
            <w:tcW w:w="708" w:type="dxa"/>
            <w:tcPrChange w:id="1033" w:author="Chen Heller" w:date="2023-01-09T11:37:00Z">
              <w:tcPr>
                <w:tcW w:w="708" w:type="dxa"/>
                <w:tcBorders>
                  <w:bottom w:val="single" w:sz="12" w:space="0" w:color="auto"/>
                </w:tcBorders>
              </w:tcPr>
            </w:tcPrChange>
          </w:tcPr>
          <w:p w14:paraId="08DF09FD" w14:textId="77777777" w:rsidR="00EE7036" w:rsidRDefault="00EE7036" w:rsidP="00EE7036">
            <w:pPr>
              <w:ind w:firstLine="0"/>
              <w:rPr>
                <w:ins w:id="1034" w:author="Chen Heller" w:date="2023-01-09T11:35:00Z"/>
              </w:rPr>
            </w:pPr>
          </w:p>
        </w:tc>
        <w:tc>
          <w:tcPr>
            <w:tcW w:w="1134" w:type="dxa"/>
            <w:tcPrChange w:id="1035" w:author="Chen Heller" w:date="2023-01-09T11:37:00Z">
              <w:tcPr>
                <w:tcW w:w="1134" w:type="dxa"/>
                <w:tcBorders>
                  <w:bottom w:val="single" w:sz="12" w:space="0" w:color="auto"/>
                </w:tcBorders>
              </w:tcPr>
            </w:tcPrChange>
          </w:tcPr>
          <w:p w14:paraId="6F8EDB0A" w14:textId="77777777" w:rsidR="00EE7036" w:rsidRDefault="00EE7036" w:rsidP="00EE7036">
            <w:pPr>
              <w:ind w:firstLine="0"/>
              <w:rPr>
                <w:ins w:id="1036" w:author="Chen Heller" w:date="2023-01-09T11:35:00Z"/>
              </w:rPr>
            </w:pPr>
          </w:p>
        </w:tc>
        <w:tc>
          <w:tcPr>
            <w:tcW w:w="1701" w:type="dxa"/>
            <w:tcPrChange w:id="1037" w:author="Chen Heller" w:date="2023-01-09T11:37:00Z">
              <w:tcPr>
                <w:tcW w:w="1701" w:type="dxa"/>
                <w:tcBorders>
                  <w:bottom w:val="single" w:sz="12" w:space="0" w:color="auto"/>
                </w:tcBorders>
              </w:tcPr>
            </w:tcPrChange>
          </w:tcPr>
          <w:p w14:paraId="56760E4F" w14:textId="77777777" w:rsidR="00EE7036" w:rsidRDefault="00EE7036" w:rsidP="00EE7036">
            <w:pPr>
              <w:ind w:firstLine="0"/>
              <w:rPr>
                <w:ins w:id="1038" w:author="Chen Heller" w:date="2023-01-09T11:35:00Z"/>
              </w:rPr>
            </w:pPr>
          </w:p>
        </w:tc>
        <w:tc>
          <w:tcPr>
            <w:tcW w:w="709" w:type="dxa"/>
            <w:tcPrChange w:id="1039" w:author="Chen Heller" w:date="2023-01-09T11:37:00Z">
              <w:tcPr>
                <w:tcW w:w="709" w:type="dxa"/>
                <w:tcBorders>
                  <w:bottom w:val="single" w:sz="12" w:space="0" w:color="auto"/>
                </w:tcBorders>
              </w:tcPr>
            </w:tcPrChange>
          </w:tcPr>
          <w:p w14:paraId="0A0FDA53" w14:textId="77777777" w:rsidR="00EE7036" w:rsidRDefault="00EE7036" w:rsidP="00EE7036">
            <w:pPr>
              <w:ind w:firstLine="0"/>
              <w:rPr>
                <w:ins w:id="1040" w:author="Chen Heller" w:date="2023-01-09T11:35:00Z"/>
              </w:rPr>
            </w:pPr>
          </w:p>
        </w:tc>
      </w:tr>
      <w:tr w:rsidR="00EE7036" w14:paraId="54643829" w14:textId="77777777" w:rsidTr="00EE7036">
        <w:trPr>
          <w:trHeight w:val="490"/>
          <w:ins w:id="1041" w:author="Chen Heller" w:date="2023-01-09T11:35:00Z"/>
          <w:trPrChange w:id="1042" w:author="Chen Heller" w:date="2023-01-09T11:37:00Z">
            <w:trPr>
              <w:trHeight w:val="490"/>
            </w:trPr>
          </w:trPrChange>
        </w:trPr>
        <w:tc>
          <w:tcPr>
            <w:tcW w:w="284" w:type="dxa"/>
            <w:tcPrChange w:id="1043"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044" w:author="Chen Heller" w:date="2023-01-09T11:35:00Z"/>
                <w:b/>
                <w:bCs/>
              </w:rPr>
            </w:pPr>
          </w:p>
        </w:tc>
        <w:tc>
          <w:tcPr>
            <w:tcW w:w="2269" w:type="dxa"/>
            <w:tcPrChange w:id="1045"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046" w:author="Chen Heller" w:date="2023-01-09T11:35:00Z"/>
                <w:b/>
                <w:bCs/>
              </w:rPr>
            </w:pPr>
            <w:ins w:id="1047" w:author="Chen Heller" w:date="2023-01-09T11:36:00Z">
              <w:r w:rsidRPr="00EA2CED">
                <w:rPr>
                  <w:b/>
                  <w:bCs/>
                </w:rPr>
                <w:t>Reaction time</w:t>
              </w:r>
            </w:ins>
          </w:p>
        </w:tc>
        <w:tc>
          <w:tcPr>
            <w:tcW w:w="1701" w:type="dxa"/>
            <w:tcPrChange w:id="1048" w:author="Chen Heller" w:date="2023-01-09T11:37:00Z">
              <w:tcPr>
                <w:tcW w:w="1701" w:type="dxa"/>
                <w:tcBorders>
                  <w:bottom w:val="single" w:sz="12" w:space="0" w:color="auto"/>
                </w:tcBorders>
              </w:tcPr>
            </w:tcPrChange>
          </w:tcPr>
          <w:p w14:paraId="2D7C10BD" w14:textId="77777777" w:rsidR="00EE7036" w:rsidRDefault="00EE7036" w:rsidP="00EE7036">
            <w:pPr>
              <w:ind w:firstLine="0"/>
              <w:rPr>
                <w:ins w:id="1049" w:author="Chen Heller" w:date="2023-01-09T11:35:00Z"/>
              </w:rPr>
            </w:pPr>
          </w:p>
        </w:tc>
        <w:tc>
          <w:tcPr>
            <w:tcW w:w="1701" w:type="dxa"/>
            <w:tcPrChange w:id="1050" w:author="Chen Heller" w:date="2023-01-09T11:37:00Z">
              <w:tcPr>
                <w:tcW w:w="1701" w:type="dxa"/>
                <w:tcBorders>
                  <w:bottom w:val="single" w:sz="12" w:space="0" w:color="auto"/>
                </w:tcBorders>
              </w:tcPr>
            </w:tcPrChange>
          </w:tcPr>
          <w:p w14:paraId="0B9AEC05" w14:textId="77777777" w:rsidR="00EE7036" w:rsidRDefault="00EE7036" w:rsidP="00EE7036">
            <w:pPr>
              <w:ind w:firstLine="0"/>
              <w:rPr>
                <w:ins w:id="1051" w:author="Chen Heller" w:date="2023-01-09T11:35:00Z"/>
              </w:rPr>
            </w:pPr>
          </w:p>
        </w:tc>
        <w:tc>
          <w:tcPr>
            <w:tcW w:w="708" w:type="dxa"/>
            <w:tcPrChange w:id="1052" w:author="Chen Heller" w:date="2023-01-09T11:37:00Z">
              <w:tcPr>
                <w:tcW w:w="708" w:type="dxa"/>
                <w:tcBorders>
                  <w:bottom w:val="single" w:sz="12" w:space="0" w:color="auto"/>
                </w:tcBorders>
              </w:tcPr>
            </w:tcPrChange>
          </w:tcPr>
          <w:p w14:paraId="515D289F" w14:textId="77777777" w:rsidR="00EE7036" w:rsidRDefault="00EE7036" w:rsidP="00EE7036">
            <w:pPr>
              <w:ind w:firstLine="0"/>
              <w:rPr>
                <w:ins w:id="1053" w:author="Chen Heller" w:date="2023-01-09T11:35:00Z"/>
              </w:rPr>
            </w:pPr>
          </w:p>
        </w:tc>
        <w:tc>
          <w:tcPr>
            <w:tcW w:w="1134" w:type="dxa"/>
            <w:tcPrChange w:id="1054" w:author="Chen Heller" w:date="2023-01-09T11:37:00Z">
              <w:tcPr>
                <w:tcW w:w="1134" w:type="dxa"/>
                <w:tcBorders>
                  <w:bottom w:val="single" w:sz="12" w:space="0" w:color="auto"/>
                </w:tcBorders>
              </w:tcPr>
            </w:tcPrChange>
          </w:tcPr>
          <w:p w14:paraId="7DEC4D6D" w14:textId="77777777" w:rsidR="00EE7036" w:rsidRDefault="00EE7036" w:rsidP="00EE7036">
            <w:pPr>
              <w:ind w:firstLine="0"/>
              <w:rPr>
                <w:ins w:id="1055" w:author="Chen Heller" w:date="2023-01-09T11:35:00Z"/>
              </w:rPr>
            </w:pPr>
          </w:p>
        </w:tc>
        <w:tc>
          <w:tcPr>
            <w:tcW w:w="1701" w:type="dxa"/>
            <w:tcPrChange w:id="1056" w:author="Chen Heller" w:date="2023-01-09T11:37:00Z">
              <w:tcPr>
                <w:tcW w:w="1701" w:type="dxa"/>
                <w:tcBorders>
                  <w:bottom w:val="single" w:sz="12" w:space="0" w:color="auto"/>
                </w:tcBorders>
              </w:tcPr>
            </w:tcPrChange>
          </w:tcPr>
          <w:p w14:paraId="6D633D7D" w14:textId="77777777" w:rsidR="00EE7036" w:rsidRDefault="00EE7036" w:rsidP="00EE7036">
            <w:pPr>
              <w:ind w:firstLine="0"/>
              <w:rPr>
                <w:ins w:id="1057" w:author="Chen Heller" w:date="2023-01-09T11:35:00Z"/>
              </w:rPr>
            </w:pPr>
          </w:p>
        </w:tc>
        <w:tc>
          <w:tcPr>
            <w:tcW w:w="709" w:type="dxa"/>
            <w:tcPrChange w:id="1058" w:author="Chen Heller" w:date="2023-01-09T11:37:00Z">
              <w:tcPr>
                <w:tcW w:w="709" w:type="dxa"/>
                <w:tcBorders>
                  <w:bottom w:val="single" w:sz="12" w:space="0" w:color="auto"/>
                </w:tcBorders>
              </w:tcPr>
            </w:tcPrChange>
          </w:tcPr>
          <w:p w14:paraId="133ADE06" w14:textId="77777777" w:rsidR="00EE7036" w:rsidRDefault="00EE7036" w:rsidP="00EE7036">
            <w:pPr>
              <w:ind w:firstLine="0"/>
              <w:rPr>
                <w:ins w:id="1059" w:author="Chen Heller" w:date="2023-01-09T11:35:00Z"/>
              </w:rPr>
            </w:pPr>
          </w:p>
        </w:tc>
      </w:tr>
      <w:tr w:rsidR="00EE7036" w14:paraId="2242644A" w14:textId="77777777" w:rsidTr="00EE7036">
        <w:trPr>
          <w:trHeight w:val="490"/>
          <w:ins w:id="1060" w:author="Chen Heller" w:date="2023-01-09T11:35:00Z"/>
          <w:trPrChange w:id="1061" w:author="Chen Heller" w:date="2023-01-09T11:37:00Z">
            <w:trPr>
              <w:trHeight w:val="490"/>
            </w:trPr>
          </w:trPrChange>
        </w:trPr>
        <w:tc>
          <w:tcPr>
            <w:tcW w:w="284" w:type="dxa"/>
            <w:tcPrChange w:id="1062"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063" w:author="Chen Heller" w:date="2023-01-09T11:35:00Z"/>
                <w:b/>
                <w:bCs/>
              </w:rPr>
            </w:pPr>
          </w:p>
        </w:tc>
        <w:tc>
          <w:tcPr>
            <w:tcW w:w="2269" w:type="dxa"/>
            <w:tcPrChange w:id="1064"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065" w:author="Chen Heller" w:date="2023-01-09T11:35:00Z"/>
                <w:b/>
                <w:bCs/>
              </w:rPr>
            </w:pPr>
            <w:ins w:id="1066" w:author="Chen Heller" w:date="2023-01-09T11:36:00Z">
              <w:r>
                <w:rPr>
                  <w:b/>
                  <w:bCs/>
                </w:rPr>
                <w:t>Reaching</w:t>
              </w:r>
              <w:r w:rsidRPr="00EA2CED">
                <w:rPr>
                  <w:b/>
                  <w:bCs/>
                </w:rPr>
                <w:t xml:space="preserve"> </w:t>
              </w:r>
              <w:r>
                <w:rPr>
                  <w:b/>
                  <w:bCs/>
                </w:rPr>
                <w:t>duration</w:t>
              </w:r>
            </w:ins>
          </w:p>
        </w:tc>
        <w:tc>
          <w:tcPr>
            <w:tcW w:w="1701" w:type="dxa"/>
            <w:tcPrChange w:id="1067" w:author="Chen Heller" w:date="2023-01-09T11:37:00Z">
              <w:tcPr>
                <w:tcW w:w="1701" w:type="dxa"/>
                <w:tcBorders>
                  <w:bottom w:val="single" w:sz="12" w:space="0" w:color="auto"/>
                </w:tcBorders>
              </w:tcPr>
            </w:tcPrChange>
          </w:tcPr>
          <w:p w14:paraId="487C4867" w14:textId="77777777" w:rsidR="00EE7036" w:rsidRDefault="00EE7036" w:rsidP="00EE7036">
            <w:pPr>
              <w:ind w:firstLine="0"/>
              <w:rPr>
                <w:ins w:id="1068" w:author="Chen Heller" w:date="2023-01-09T11:35:00Z"/>
              </w:rPr>
            </w:pPr>
          </w:p>
        </w:tc>
        <w:tc>
          <w:tcPr>
            <w:tcW w:w="1701" w:type="dxa"/>
            <w:tcPrChange w:id="1069" w:author="Chen Heller" w:date="2023-01-09T11:37:00Z">
              <w:tcPr>
                <w:tcW w:w="1701" w:type="dxa"/>
                <w:tcBorders>
                  <w:bottom w:val="single" w:sz="12" w:space="0" w:color="auto"/>
                </w:tcBorders>
              </w:tcPr>
            </w:tcPrChange>
          </w:tcPr>
          <w:p w14:paraId="62F26EB5" w14:textId="77777777" w:rsidR="00EE7036" w:rsidRDefault="00EE7036" w:rsidP="00EE7036">
            <w:pPr>
              <w:ind w:firstLine="0"/>
              <w:rPr>
                <w:ins w:id="1070" w:author="Chen Heller" w:date="2023-01-09T11:35:00Z"/>
              </w:rPr>
            </w:pPr>
          </w:p>
        </w:tc>
        <w:tc>
          <w:tcPr>
            <w:tcW w:w="708" w:type="dxa"/>
            <w:tcPrChange w:id="1071" w:author="Chen Heller" w:date="2023-01-09T11:37:00Z">
              <w:tcPr>
                <w:tcW w:w="708" w:type="dxa"/>
                <w:tcBorders>
                  <w:bottom w:val="single" w:sz="12" w:space="0" w:color="auto"/>
                </w:tcBorders>
              </w:tcPr>
            </w:tcPrChange>
          </w:tcPr>
          <w:p w14:paraId="098E070D" w14:textId="77777777" w:rsidR="00EE7036" w:rsidRDefault="00EE7036" w:rsidP="00EE7036">
            <w:pPr>
              <w:ind w:firstLine="0"/>
              <w:rPr>
                <w:ins w:id="1072" w:author="Chen Heller" w:date="2023-01-09T11:35:00Z"/>
              </w:rPr>
            </w:pPr>
          </w:p>
        </w:tc>
        <w:tc>
          <w:tcPr>
            <w:tcW w:w="1134" w:type="dxa"/>
            <w:tcPrChange w:id="1073" w:author="Chen Heller" w:date="2023-01-09T11:37:00Z">
              <w:tcPr>
                <w:tcW w:w="1134" w:type="dxa"/>
                <w:tcBorders>
                  <w:bottom w:val="single" w:sz="12" w:space="0" w:color="auto"/>
                </w:tcBorders>
              </w:tcPr>
            </w:tcPrChange>
          </w:tcPr>
          <w:p w14:paraId="28B1236A" w14:textId="77777777" w:rsidR="00EE7036" w:rsidRDefault="00EE7036" w:rsidP="00EE7036">
            <w:pPr>
              <w:ind w:firstLine="0"/>
              <w:rPr>
                <w:ins w:id="1074" w:author="Chen Heller" w:date="2023-01-09T11:35:00Z"/>
              </w:rPr>
            </w:pPr>
          </w:p>
        </w:tc>
        <w:tc>
          <w:tcPr>
            <w:tcW w:w="1701" w:type="dxa"/>
            <w:tcPrChange w:id="1075" w:author="Chen Heller" w:date="2023-01-09T11:37:00Z">
              <w:tcPr>
                <w:tcW w:w="1701" w:type="dxa"/>
                <w:tcBorders>
                  <w:bottom w:val="single" w:sz="12" w:space="0" w:color="auto"/>
                </w:tcBorders>
              </w:tcPr>
            </w:tcPrChange>
          </w:tcPr>
          <w:p w14:paraId="2EA85AFF" w14:textId="77777777" w:rsidR="00EE7036" w:rsidRDefault="00EE7036" w:rsidP="00EE7036">
            <w:pPr>
              <w:ind w:firstLine="0"/>
              <w:rPr>
                <w:ins w:id="1076" w:author="Chen Heller" w:date="2023-01-09T11:35:00Z"/>
              </w:rPr>
            </w:pPr>
          </w:p>
        </w:tc>
        <w:tc>
          <w:tcPr>
            <w:tcW w:w="709" w:type="dxa"/>
            <w:tcPrChange w:id="1077" w:author="Chen Heller" w:date="2023-01-09T11:37:00Z">
              <w:tcPr>
                <w:tcW w:w="709" w:type="dxa"/>
                <w:tcBorders>
                  <w:bottom w:val="single" w:sz="12" w:space="0" w:color="auto"/>
                </w:tcBorders>
              </w:tcPr>
            </w:tcPrChange>
          </w:tcPr>
          <w:p w14:paraId="0BB7B90A" w14:textId="77777777" w:rsidR="00EE7036" w:rsidRDefault="00EE7036" w:rsidP="00EE7036">
            <w:pPr>
              <w:ind w:firstLine="0"/>
              <w:rPr>
                <w:ins w:id="1078" w:author="Chen Heller" w:date="2023-01-09T11:35:00Z"/>
              </w:rPr>
            </w:pPr>
          </w:p>
        </w:tc>
      </w:tr>
      <w:tr w:rsidR="00EE7036" w14:paraId="3C8A38BE" w14:textId="77777777" w:rsidTr="00EE7036">
        <w:trPr>
          <w:trHeight w:val="490"/>
          <w:ins w:id="1079" w:author="Chen Heller" w:date="2023-01-09T11:35:00Z"/>
          <w:trPrChange w:id="1080" w:author="Chen Heller" w:date="2023-01-09T11:37:00Z">
            <w:trPr>
              <w:trHeight w:val="490"/>
            </w:trPr>
          </w:trPrChange>
        </w:trPr>
        <w:tc>
          <w:tcPr>
            <w:tcW w:w="284" w:type="dxa"/>
            <w:tcBorders>
              <w:bottom w:val="single" w:sz="12" w:space="0" w:color="000000"/>
            </w:tcBorders>
            <w:tcPrChange w:id="1081" w:author="Chen Heller" w:date="2023-01-09T11:37:00Z">
              <w:tcPr>
                <w:tcW w:w="284" w:type="dxa"/>
                <w:tcBorders>
                  <w:bottom w:val="single" w:sz="12" w:space="0" w:color="auto"/>
                </w:tcBorders>
              </w:tcPr>
            </w:tcPrChange>
          </w:tcPr>
          <w:p w14:paraId="2634FEED" w14:textId="77777777" w:rsidR="00EE7036" w:rsidRPr="00EA2CED" w:rsidRDefault="00EE7036" w:rsidP="00EE7036">
            <w:pPr>
              <w:ind w:firstLine="0"/>
              <w:rPr>
                <w:ins w:id="1082" w:author="Chen Heller" w:date="2023-01-09T11:35:00Z"/>
                <w:b/>
                <w:bCs/>
              </w:rPr>
            </w:pPr>
          </w:p>
        </w:tc>
        <w:tc>
          <w:tcPr>
            <w:tcW w:w="2269" w:type="dxa"/>
            <w:tcBorders>
              <w:bottom w:val="single" w:sz="12" w:space="0" w:color="000000"/>
            </w:tcBorders>
            <w:tcPrChange w:id="1083" w:author="Chen Heller" w:date="2023-01-09T11:37:00Z">
              <w:tcPr>
                <w:tcW w:w="2269" w:type="dxa"/>
                <w:tcBorders>
                  <w:bottom w:val="single" w:sz="12" w:space="0" w:color="auto"/>
                </w:tcBorders>
              </w:tcPr>
            </w:tcPrChange>
          </w:tcPr>
          <w:p w14:paraId="5A24801F" w14:textId="2E6F620B" w:rsidR="00EE7036" w:rsidRDefault="00EE7036" w:rsidP="00EE7036">
            <w:pPr>
              <w:ind w:firstLine="0"/>
              <w:rPr>
                <w:ins w:id="1084" w:author="Chen Heller" w:date="2023-01-09T11:35:00Z"/>
                <w:b/>
                <w:bCs/>
              </w:rPr>
            </w:pPr>
            <w:ins w:id="1085" w:author="Chen Heller" w:date="2023-01-09T11:36:00Z">
              <w:r w:rsidRPr="00EA2CED">
                <w:rPr>
                  <w:b/>
                  <w:bCs/>
                </w:rPr>
                <w:t>COM</w:t>
              </w:r>
            </w:ins>
          </w:p>
        </w:tc>
        <w:tc>
          <w:tcPr>
            <w:tcW w:w="1701" w:type="dxa"/>
            <w:tcBorders>
              <w:bottom w:val="single" w:sz="12" w:space="0" w:color="000000"/>
            </w:tcBorders>
            <w:tcPrChange w:id="1086" w:author="Chen Heller" w:date="2023-01-09T11:37:00Z">
              <w:tcPr>
                <w:tcW w:w="1701" w:type="dxa"/>
                <w:tcBorders>
                  <w:bottom w:val="single" w:sz="12" w:space="0" w:color="auto"/>
                </w:tcBorders>
              </w:tcPr>
            </w:tcPrChange>
          </w:tcPr>
          <w:p w14:paraId="4553FDAD" w14:textId="77777777" w:rsidR="00EE7036" w:rsidRDefault="00EE7036" w:rsidP="00EE7036">
            <w:pPr>
              <w:ind w:firstLine="0"/>
              <w:rPr>
                <w:ins w:id="1087" w:author="Chen Heller" w:date="2023-01-09T11:35:00Z"/>
              </w:rPr>
            </w:pPr>
          </w:p>
        </w:tc>
        <w:tc>
          <w:tcPr>
            <w:tcW w:w="1701" w:type="dxa"/>
            <w:tcBorders>
              <w:bottom w:val="single" w:sz="12" w:space="0" w:color="000000"/>
            </w:tcBorders>
            <w:tcPrChange w:id="1088" w:author="Chen Heller" w:date="2023-01-09T11:37:00Z">
              <w:tcPr>
                <w:tcW w:w="1701" w:type="dxa"/>
                <w:tcBorders>
                  <w:bottom w:val="single" w:sz="12" w:space="0" w:color="auto"/>
                </w:tcBorders>
              </w:tcPr>
            </w:tcPrChange>
          </w:tcPr>
          <w:p w14:paraId="4237BC93" w14:textId="77777777" w:rsidR="00EE7036" w:rsidRDefault="00EE7036" w:rsidP="00EE7036">
            <w:pPr>
              <w:ind w:firstLine="0"/>
              <w:rPr>
                <w:ins w:id="1089" w:author="Chen Heller" w:date="2023-01-09T11:35:00Z"/>
              </w:rPr>
            </w:pPr>
          </w:p>
        </w:tc>
        <w:tc>
          <w:tcPr>
            <w:tcW w:w="708" w:type="dxa"/>
            <w:tcBorders>
              <w:bottom w:val="single" w:sz="12" w:space="0" w:color="000000"/>
            </w:tcBorders>
            <w:tcPrChange w:id="1090" w:author="Chen Heller" w:date="2023-01-09T11:37:00Z">
              <w:tcPr>
                <w:tcW w:w="708" w:type="dxa"/>
                <w:tcBorders>
                  <w:bottom w:val="single" w:sz="12" w:space="0" w:color="auto"/>
                </w:tcBorders>
              </w:tcPr>
            </w:tcPrChange>
          </w:tcPr>
          <w:p w14:paraId="6F4A2E5D" w14:textId="77777777" w:rsidR="00EE7036" w:rsidRDefault="00EE7036" w:rsidP="00EE7036">
            <w:pPr>
              <w:ind w:firstLine="0"/>
              <w:rPr>
                <w:ins w:id="1091" w:author="Chen Heller" w:date="2023-01-09T11:35:00Z"/>
              </w:rPr>
            </w:pPr>
          </w:p>
        </w:tc>
        <w:tc>
          <w:tcPr>
            <w:tcW w:w="1134" w:type="dxa"/>
            <w:tcBorders>
              <w:bottom w:val="single" w:sz="12" w:space="0" w:color="000000"/>
            </w:tcBorders>
            <w:tcPrChange w:id="1092" w:author="Chen Heller" w:date="2023-01-09T11:37:00Z">
              <w:tcPr>
                <w:tcW w:w="1134" w:type="dxa"/>
                <w:tcBorders>
                  <w:bottom w:val="single" w:sz="12" w:space="0" w:color="auto"/>
                </w:tcBorders>
              </w:tcPr>
            </w:tcPrChange>
          </w:tcPr>
          <w:p w14:paraId="0BE19342" w14:textId="77777777" w:rsidR="00EE7036" w:rsidRDefault="00EE7036" w:rsidP="00EE7036">
            <w:pPr>
              <w:ind w:firstLine="0"/>
              <w:rPr>
                <w:ins w:id="1093" w:author="Chen Heller" w:date="2023-01-09T11:35:00Z"/>
              </w:rPr>
            </w:pPr>
          </w:p>
        </w:tc>
        <w:tc>
          <w:tcPr>
            <w:tcW w:w="1701" w:type="dxa"/>
            <w:tcBorders>
              <w:bottom w:val="single" w:sz="12" w:space="0" w:color="000000"/>
            </w:tcBorders>
            <w:tcPrChange w:id="1094" w:author="Chen Heller" w:date="2023-01-09T11:37:00Z">
              <w:tcPr>
                <w:tcW w:w="1701" w:type="dxa"/>
                <w:tcBorders>
                  <w:bottom w:val="single" w:sz="12" w:space="0" w:color="auto"/>
                </w:tcBorders>
              </w:tcPr>
            </w:tcPrChange>
          </w:tcPr>
          <w:p w14:paraId="67DB0CFC" w14:textId="77777777" w:rsidR="00EE7036" w:rsidRDefault="00EE7036" w:rsidP="00EE7036">
            <w:pPr>
              <w:ind w:firstLine="0"/>
              <w:rPr>
                <w:ins w:id="1095" w:author="Chen Heller" w:date="2023-01-09T11:35:00Z"/>
              </w:rPr>
            </w:pPr>
          </w:p>
        </w:tc>
        <w:tc>
          <w:tcPr>
            <w:tcW w:w="709" w:type="dxa"/>
            <w:tcBorders>
              <w:bottom w:val="single" w:sz="12" w:space="0" w:color="000000"/>
            </w:tcBorders>
            <w:tcPrChange w:id="1096" w:author="Chen Heller" w:date="2023-01-09T11:37:00Z">
              <w:tcPr>
                <w:tcW w:w="709" w:type="dxa"/>
                <w:tcBorders>
                  <w:bottom w:val="single" w:sz="12" w:space="0" w:color="auto"/>
                </w:tcBorders>
              </w:tcPr>
            </w:tcPrChange>
          </w:tcPr>
          <w:p w14:paraId="598E20B9" w14:textId="77777777" w:rsidR="00EE7036" w:rsidRDefault="00EE7036" w:rsidP="00EE7036">
            <w:pPr>
              <w:ind w:firstLine="0"/>
              <w:rPr>
                <w:ins w:id="1097" w:author="Chen Heller" w:date="2023-01-09T11:35:00Z"/>
              </w:rPr>
            </w:pPr>
          </w:p>
        </w:tc>
      </w:tr>
      <w:tr w:rsidR="00EE7036" w14:paraId="73B84F63" w14:textId="77777777" w:rsidTr="00C46903">
        <w:trPr>
          <w:trHeight w:val="351"/>
          <w:ins w:id="1098" w:author="Chen Heller" w:date="2023-01-09T11:35:00Z"/>
          <w:trPrChange w:id="1099" w:author="Chen Heller" w:date="2023-01-09T11:38:00Z">
            <w:trPr>
              <w:trHeight w:val="490"/>
            </w:trPr>
          </w:trPrChange>
        </w:trPr>
        <w:tc>
          <w:tcPr>
            <w:tcW w:w="10207" w:type="dxa"/>
            <w:gridSpan w:val="8"/>
            <w:tcBorders>
              <w:top w:val="single" w:sz="12" w:space="0" w:color="000000"/>
            </w:tcBorders>
            <w:tcPrChange w:id="1100" w:author="Chen Heller" w:date="2023-01-09T11:38:00Z">
              <w:tcPr>
                <w:tcW w:w="10207" w:type="dxa"/>
                <w:gridSpan w:val="8"/>
                <w:tcBorders>
                  <w:bottom w:val="single" w:sz="12" w:space="0" w:color="auto"/>
                </w:tcBorders>
              </w:tcPr>
            </w:tcPrChange>
          </w:tcPr>
          <w:p w14:paraId="6E02926D" w14:textId="4DE59EE9" w:rsidR="00EE7036" w:rsidRPr="00EE7036" w:rsidRDefault="00EE7036" w:rsidP="00EE7036">
            <w:pPr>
              <w:ind w:firstLine="0"/>
              <w:rPr>
                <w:ins w:id="1101" w:author="Chen Heller" w:date="2023-01-09T11:35:00Z"/>
                <w:b/>
                <w:bCs/>
                <w:rPrChange w:id="1102" w:author="Chen Heller" w:date="2023-01-09T11:37:00Z">
                  <w:rPr>
                    <w:ins w:id="1103" w:author="Chen Heller" w:date="2023-01-09T11:35:00Z"/>
                  </w:rPr>
                </w:rPrChange>
              </w:rPr>
            </w:pPr>
            <w:ins w:id="1104" w:author="Chen Heller" w:date="2023-01-09T11:37:00Z">
              <w:r w:rsidRPr="00EE7036">
                <w:rPr>
                  <w:b/>
                  <w:bCs/>
                  <w:rPrChange w:id="1105" w:author="Chen Heller" w:date="2023-01-09T11:37:00Z">
                    <w:rPr/>
                  </w:rPrChange>
                </w:rPr>
                <w:t>Keyboard</w:t>
              </w:r>
            </w:ins>
            <w:ins w:id="1106" w:author="Chen Heller" w:date="2023-01-09T11:38:00Z">
              <w:r w:rsidR="00C46903">
                <w:rPr>
                  <w:b/>
                  <w:bCs/>
                </w:rPr>
                <w:t xml:space="preserve"> - Normalized</w:t>
              </w:r>
            </w:ins>
          </w:p>
        </w:tc>
      </w:tr>
      <w:tr w:rsidR="00EE7036" w14:paraId="71BCF61A" w14:textId="77777777" w:rsidTr="00EE7036">
        <w:trPr>
          <w:trHeight w:val="490"/>
          <w:ins w:id="1107" w:author="Chen Heller" w:date="2023-01-09T11:35:00Z"/>
          <w:trPrChange w:id="1108" w:author="Chen Heller" w:date="2023-01-09T11:37:00Z">
            <w:trPr>
              <w:trHeight w:val="490"/>
            </w:trPr>
          </w:trPrChange>
        </w:trPr>
        <w:tc>
          <w:tcPr>
            <w:tcW w:w="284" w:type="dxa"/>
            <w:tcBorders>
              <w:bottom w:val="single" w:sz="12" w:space="0" w:color="auto"/>
            </w:tcBorders>
            <w:tcPrChange w:id="1109"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110" w:author="Chen Heller" w:date="2023-01-09T11:35:00Z"/>
                <w:b/>
                <w:bCs/>
              </w:rPr>
            </w:pPr>
          </w:p>
        </w:tc>
        <w:tc>
          <w:tcPr>
            <w:tcW w:w="2269" w:type="dxa"/>
            <w:tcBorders>
              <w:bottom w:val="single" w:sz="12" w:space="0" w:color="auto"/>
            </w:tcBorders>
            <w:tcPrChange w:id="1111"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112" w:author="Chen Heller" w:date="2023-01-09T11:35:00Z"/>
                <w:b/>
                <w:bCs/>
              </w:rPr>
            </w:pPr>
            <w:ins w:id="1113" w:author="Chen Heller" w:date="2023-01-09T11:36:00Z">
              <w:r>
                <w:rPr>
                  <w:b/>
                  <w:bCs/>
                </w:rPr>
                <w:t>Response Time</w:t>
              </w:r>
            </w:ins>
          </w:p>
        </w:tc>
        <w:tc>
          <w:tcPr>
            <w:tcW w:w="1701" w:type="dxa"/>
            <w:tcBorders>
              <w:bottom w:val="single" w:sz="12" w:space="0" w:color="auto"/>
            </w:tcBorders>
            <w:tcPrChange w:id="1114" w:author="Chen Heller" w:date="2023-01-09T11:37:00Z">
              <w:tcPr>
                <w:tcW w:w="1701" w:type="dxa"/>
                <w:tcBorders>
                  <w:bottom w:val="single" w:sz="12" w:space="0" w:color="auto"/>
                </w:tcBorders>
              </w:tcPr>
            </w:tcPrChange>
          </w:tcPr>
          <w:p w14:paraId="06889536" w14:textId="77777777" w:rsidR="00EE7036" w:rsidRDefault="00EE7036" w:rsidP="00EE7036">
            <w:pPr>
              <w:ind w:firstLine="0"/>
              <w:rPr>
                <w:ins w:id="1115" w:author="Chen Heller" w:date="2023-01-09T11:35:00Z"/>
              </w:rPr>
            </w:pPr>
          </w:p>
        </w:tc>
        <w:tc>
          <w:tcPr>
            <w:tcW w:w="1701" w:type="dxa"/>
            <w:tcBorders>
              <w:bottom w:val="single" w:sz="12" w:space="0" w:color="auto"/>
            </w:tcBorders>
            <w:tcPrChange w:id="1116" w:author="Chen Heller" w:date="2023-01-09T11:37:00Z">
              <w:tcPr>
                <w:tcW w:w="1701" w:type="dxa"/>
                <w:tcBorders>
                  <w:bottom w:val="single" w:sz="12" w:space="0" w:color="auto"/>
                </w:tcBorders>
              </w:tcPr>
            </w:tcPrChange>
          </w:tcPr>
          <w:p w14:paraId="40D0E294" w14:textId="77777777" w:rsidR="00EE7036" w:rsidRDefault="00EE7036" w:rsidP="00EE7036">
            <w:pPr>
              <w:ind w:firstLine="0"/>
              <w:rPr>
                <w:ins w:id="1117" w:author="Chen Heller" w:date="2023-01-09T11:35:00Z"/>
              </w:rPr>
            </w:pPr>
          </w:p>
        </w:tc>
        <w:tc>
          <w:tcPr>
            <w:tcW w:w="708" w:type="dxa"/>
            <w:tcBorders>
              <w:bottom w:val="single" w:sz="12" w:space="0" w:color="auto"/>
            </w:tcBorders>
            <w:tcPrChange w:id="1118" w:author="Chen Heller" w:date="2023-01-09T11:37:00Z">
              <w:tcPr>
                <w:tcW w:w="708" w:type="dxa"/>
                <w:tcBorders>
                  <w:bottom w:val="single" w:sz="12" w:space="0" w:color="auto"/>
                </w:tcBorders>
              </w:tcPr>
            </w:tcPrChange>
          </w:tcPr>
          <w:p w14:paraId="289116D1" w14:textId="77777777" w:rsidR="00EE7036" w:rsidRDefault="00EE7036" w:rsidP="00EE7036">
            <w:pPr>
              <w:ind w:firstLine="0"/>
              <w:rPr>
                <w:ins w:id="1119" w:author="Chen Heller" w:date="2023-01-09T11:35:00Z"/>
              </w:rPr>
            </w:pPr>
          </w:p>
        </w:tc>
        <w:tc>
          <w:tcPr>
            <w:tcW w:w="1134" w:type="dxa"/>
            <w:tcBorders>
              <w:bottom w:val="single" w:sz="12" w:space="0" w:color="auto"/>
            </w:tcBorders>
            <w:tcPrChange w:id="1120" w:author="Chen Heller" w:date="2023-01-09T11:37:00Z">
              <w:tcPr>
                <w:tcW w:w="1134" w:type="dxa"/>
                <w:tcBorders>
                  <w:bottom w:val="single" w:sz="12" w:space="0" w:color="auto"/>
                </w:tcBorders>
              </w:tcPr>
            </w:tcPrChange>
          </w:tcPr>
          <w:p w14:paraId="61251B9A" w14:textId="77777777" w:rsidR="00EE7036" w:rsidRDefault="00EE7036" w:rsidP="00EE7036">
            <w:pPr>
              <w:ind w:firstLine="0"/>
              <w:rPr>
                <w:ins w:id="1121" w:author="Chen Heller" w:date="2023-01-09T11:35:00Z"/>
              </w:rPr>
            </w:pPr>
          </w:p>
        </w:tc>
        <w:tc>
          <w:tcPr>
            <w:tcW w:w="1701" w:type="dxa"/>
            <w:tcBorders>
              <w:bottom w:val="single" w:sz="12" w:space="0" w:color="auto"/>
            </w:tcBorders>
            <w:tcPrChange w:id="1122" w:author="Chen Heller" w:date="2023-01-09T11:37:00Z">
              <w:tcPr>
                <w:tcW w:w="1701" w:type="dxa"/>
                <w:tcBorders>
                  <w:bottom w:val="single" w:sz="12" w:space="0" w:color="auto"/>
                </w:tcBorders>
              </w:tcPr>
            </w:tcPrChange>
          </w:tcPr>
          <w:p w14:paraId="67A0CE51" w14:textId="77777777" w:rsidR="00EE7036" w:rsidRDefault="00EE7036" w:rsidP="00EE7036">
            <w:pPr>
              <w:ind w:firstLine="0"/>
              <w:rPr>
                <w:ins w:id="1123" w:author="Chen Heller" w:date="2023-01-09T11:35:00Z"/>
              </w:rPr>
            </w:pPr>
          </w:p>
        </w:tc>
        <w:tc>
          <w:tcPr>
            <w:tcW w:w="709" w:type="dxa"/>
            <w:tcBorders>
              <w:bottom w:val="single" w:sz="12" w:space="0" w:color="auto"/>
            </w:tcBorders>
            <w:tcPrChange w:id="1124" w:author="Chen Heller" w:date="2023-01-09T11:37:00Z">
              <w:tcPr>
                <w:tcW w:w="709" w:type="dxa"/>
                <w:tcBorders>
                  <w:bottom w:val="single" w:sz="12" w:space="0" w:color="auto"/>
                </w:tcBorders>
              </w:tcPr>
            </w:tcPrChange>
          </w:tcPr>
          <w:p w14:paraId="1F17DE6E" w14:textId="77777777" w:rsidR="00EE7036" w:rsidRDefault="00EE7036" w:rsidP="00EE7036">
            <w:pPr>
              <w:ind w:firstLine="0"/>
              <w:rPr>
                <w:ins w:id="1125" w:author="Chen Heller" w:date="2023-01-09T11:35:00Z"/>
              </w:rPr>
            </w:pPr>
          </w:p>
        </w:tc>
      </w:tr>
      <w:tr w:rsidR="00EE7036" w14:paraId="49D5FC69" w14:textId="77777777" w:rsidTr="00E875AF">
        <w:trPr>
          <w:trHeight w:val="490"/>
          <w:trPrChange w:id="1126" w:author="Chen Heller" w:date="2023-01-09T11:22:00Z">
            <w:trPr>
              <w:trHeight w:val="490"/>
            </w:trPr>
          </w:trPrChange>
        </w:trPr>
        <w:tc>
          <w:tcPr>
            <w:tcW w:w="10207" w:type="dxa"/>
            <w:gridSpan w:val="8"/>
            <w:tcBorders>
              <w:top w:val="single" w:sz="12" w:space="0" w:color="auto"/>
            </w:tcBorders>
            <w:tcPrChange w:id="1127" w:author="Chen Heller" w:date="2023-01-09T11:22:00Z">
              <w:tcPr>
                <w:tcW w:w="10207" w:type="dxa"/>
                <w:gridSpan w:val="8"/>
                <w:tcBorders>
                  <w:top w:val="single" w:sz="12" w:space="0" w:color="auto"/>
                </w:tcBorders>
              </w:tcPr>
            </w:tcPrChange>
          </w:tcPr>
          <w:p w14:paraId="569467B4" w14:textId="400DE6FE" w:rsidR="00EE7036" w:rsidRPr="00EA2CED" w:rsidRDefault="00EE7036" w:rsidP="00EE7036">
            <w:pPr>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128"/>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28"/>
      <w:r w:rsidR="007700AC">
        <w:rPr>
          <w:rStyle w:val="CommentReference"/>
        </w:rPr>
        <w:commentReference w:id="1128"/>
      </w:r>
    </w:p>
    <w:p w14:paraId="2104970E" w14:textId="0908402B" w:rsidR="009F050A" w:rsidRPr="00F01249" w:rsidRDefault="007E2512" w:rsidP="005436B9">
      <w:pPr>
        <w:pStyle w:val="Caption"/>
      </w:pPr>
      <w:bookmarkStart w:id="1129" w:name="_Ref113906821"/>
      <w:r>
        <w:t xml:space="preserve">Figure </w:t>
      </w:r>
      <w:fldSimple w:instr=" SEQ Figure \* ARABIC ">
        <w:ins w:id="1130" w:author="Chen Heller" w:date="2023-01-04T14:57:00Z">
          <w:r w:rsidR="00C56E28">
            <w:rPr>
              <w:noProof/>
            </w:rPr>
            <w:t>3</w:t>
          </w:r>
        </w:ins>
        <w:del w:id="1131" w:author="Chen Heller" w:date="2023-01-04T14:57:00Z">
          <w:r w:rsidR="0095479C" w:rsidDel="00C56E28">
            <w:rPr>
              <w:noProof/>
            </w:rPr>
            <w:delText>6</w:delText>
          </w:r>
        </w:del>
      </w:fldSimple>
      <w:bookmarkEnd w:id="1129"/>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132"/>
      <w:r w:rsidR="001F33A0">
        <w:t xml:space="preserve">Black error bars symbol the </w:t>
      </w:r>
      <w:r w:rsidR="000B1947">
        <w:t>SE</w:t>
      </w:r>
      <w:commentRangeEnd w:id="1132"/>
      <w:r w:rsidR="0080343A">
        <w:rPr>
          <w:rStyle w:val="CommentReference"/>
          <w:i w:val="0"/>
          <w:iCs w:val="0"/>
          <w:color w:val="auto"/>
        </w:rPr>
        <w:commentReference w:id="1132"/>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501B28E" w:rsidR="006A7738" w:rsidDel="000434D9" w:rsidRDefault="00D826D9" w:rsidP="006238E0">
      <w:pPr>
        <w:pStyle w:val="Heading3"/>
        <w:rPr>
          <w:del w:id="1133" w:author="Chen Heller" w:date="2023-01-09T13:29:00Z"/>
        </w:rPr>
      </w:pPr>
      <w:bookmarkStart w:id="1134" w:name="_Toc114485394"/>
      <w:del w:id="1135" w:author="Chen Heller" w:date="2023-01-09T13:29:00Z">
        <w:r w:rsidDel="000434D9">
          <w:delText>Discussion</w:delText>
        </w:r>
        <w:bookmarkEnd w:id="1134"/>
      </w:del>
    </w:p>
    <w:p w14:paraId="0B7BE30B" w14:textId="0739F776" w:rsidR="00BA6169" w:rsidRDefault="00F01249" w:rsidP="005856CE">
      <w:pPr>
        <w:ind w:firstLine="0"/>
      </w:pPr>
      <w:del w:id="1136"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137" w:author="Chen Heller" w:date="2023-01-04T13:29:00Z">
        <w:r w:rsidDel="000128A2">
          <w:delText xml:space="preserve">movement </w:delText>
        </w:r>
      </w:del>
      <w:del w:id="1138" w:author="Chen Heller" w:date="2023-01-09T13:29:00Z">
        <w:r w:rsidDel="000434D9">
          <w:delText xml:space="preserve">duration. The </w:delText>
        </w:r>
        <w:r w:rsidDel="000434D9">
          <w:lastRenderedPageBreak/>
          <w:delText xml:space="preserve">difference between congruent and incongruent trajectories was significant </w:delText>
        </w:r>
      </w:del>
      <w:del w:id="1139" w:author="Chen Heller" w:date="2023-01-09T13:26:00Z">
        <w:r w:rsidDel="00B74112">
          <w:delText xml:space="preserve">approximately </w:delText>
        </w:r>
      </w:del>
      <w:del w:id="1140" w:author="Chen Heller" w:date="2023-01-09T13:29:00Z">
        <w:r w:rsidDel="000434D9">
          <w:delText xml:space="preserve">around </w:delText>
        </w:r>
      </w:del>
      <w:del w:id="1141"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142"/>
      <w:del w:id="1143"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142"/>
        <w:r w:rsidR="00B74112" w:rsidDel="000434D9">
          <w:rPr>
            <w:rStyle w:val="CommentReference"/>
          </w:rPr>
          <w:commentReference w:id="1142"/>
        </w:r>
      </w:del>
      <w:del w:id="1144" w:author="Chen Heller" w:date="2023-01-09T13:26:00Z">
        <w:r w:rsidDel="00B74112">
          <w:delText>) post target onset</w:delText>
        </w:r>
      </w:del>
      <w:del w:id="1145"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146" w:author="Chen Heller" w:date="2023-01-04T13:29:00Z">
        <w:r w:rsidR="005217F0" w:rsidDel="00977059">
          <w:delText xml:space="preserve">movement </w:delText>
        </w:r>
      </w:del>
      <w:del w:id="1147"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7BB5E0BE" w:rsidR="00E668B7" w:rsidRDefault="0001046E" w:rsidP="006238E0">
      <w:pPr>
        <w:pStyle w:val="Heading2"/>
      </w:pPr>
      <w:bookmarkStart w:id="1148" w:name="_Toc114485395"/>
      <w:r>
        <w:t xml:space="preserve">General </w:t>
      </w:r>
      <w:r w:rsidR="00E668B7">
        <w:t>Discussion</w:t>
      </w:r>
      <w:bookmarkEnd w:id="1148"/>
    </w:p>
    <w:p w14:paraId="0EAC151E" w14:textId="1D3F63BF"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149" w:author="Chen Heller" w:date="2023-01-04T16:28:00Z">
        <w:r w:rsidR="00883733" w:rsidDel="002627AD">
          <w:delText>In t</w:delText>
        </w:r>
      </w:del>
      <w:ins w:id="1150" w:author="Chen Heller" w:date="2023-01-04T16:28:00Z">
        <w:r w:rsidR="002627AD">
          <w:t>T</w:t>
        </w:r>
      </w:ins>
      <w:r w:rsidR="00883733">
        <w:t xml:space="preserve">his </w:t>
      </w:r>
      <w:del w:id="1151" w:author="Chen Heller" w:date="2023-01-04T16:28:00Z">
        <w:r w:rsidR="00883733" w:rsidDel="002627AD">
          <w:delText xml:space="preserve">thesis, I </w:delText>
        </w:r>
      </w:del>
      <w:ins w:id="1152"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153" w:author="Chen Heller" w:date="2023-01-04T16:52:00Z">
        <w:r w:rsidR="00C46CA3" w:rsidDel="00D12EAE">
          <w:delText>I</w:delText>
        </w:r>
        <w:r w:rsidR="00FF06FA" w:rsidDel="00D12EAE">
          <w:delText xml:space="preserve"> </w:delText>
        </w:r>
      </w:del>
      <w:del w:id="1154" w:author="Chen Heller" w:date="2023-01-04T17:01:00Z">
        <w:r w:rsidR="006F7BC9" w:rsidDel="0028261D">
          <w:delText>used a</w:delText>
        </w:r>
      </w:del>
      <w:ins w:id="1155"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156"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157"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158" w:author="Chen Heller" w:date="2023-01-04T17:02:00Z">
        <w:r w:rsidR="0028261D">
          <w:t xml:space="preserve">reaching responses as they </w:t>
        </w:r>
      </w:ins>
      <w:del w:id="1159" w:author="Chen Heller" w:date="2023-01-04T17:02:00Z">
        <w:r w:rsidR="002D0222" w:rsidDel="0028261D">
          <w:delText xml:space="preserve">which </w:delText>
        </w:r>
      </w:del>
      <w:ins w:id="1160" w:author="Chen Heller" w:date="2023-01-04T16:51:00Z">
        <w:r w:rsidR="00D12EAE">
          <w:t>perform</w:t>
        </w:r>
      </w:ins>
      <w:ins w:id="1161" w:author="Chen Heller" w:date="2023-01-04T17:02:00Z">
        <w:r w:rsidR="0028261D">
          <w:t>ed</w:t>
        </w:r>
      </w:ins>
      <w:ins w:id="1162" w:author="Chen Heller" w:date="2023-01-04T16:51:00Z">
        <w:r w:rsidR="00D12EAE">
          <w:t xml:space="preserve"> a semantic judgment (i.e., determine whether the word described a natural item or a man-made artifact) on a visible target word that </w:t>
        </w:r>
      </w:ins>
      <w:ins w:id="1163" w:author="Chen Heller" w:date="2023-01-04T17:02:00Z">
        <w:r w:rsidR="002A70C0">
          <w:t>was</w:t>
        </w:r>
      </w:ins>
      <w:ins w:id="1164" w:author="Chen Heller" w:date="2023-01-04T16:51:00Z">
        <w:r w:rsidR="00D12EAE">
          <w:t xml:space="preserve"> preceded by an invisible prime. </w:t>
        </w:r>
      </w:ins>
      <w:ins w:id="1165" w:author="Chen Heller" w:date="2023-01-04T16:52:00Z">
        <w:r w:rsidR="00533F9C">
          <w:t xml:space="preserve">Motion tracking </w:t>
        </w:r>
      </w:ins>
      <w:del w:id="1166" w:author="Chen Heller" w:date="2023-01-04T17:02:00Z">
        <w:r w:rsidR="002D0222" w:rsidDel="002A70C0">
          <w:delText xml:space="preserve">allowed for continuous motion tracking while participants make reaching responses to </w:delText>
        </w:r>
      </w:del>
      <w:del w:id="1167" w:author="Chen Heller" w:date="2023-01-04T16:45:00Z">
        <w:r w:rsidR="002D0222" w:rsidDel="00966B33">
          <w:delText xml:space="preserve">classify </w:delText>
        </w:r>
      </w:del>
      <w:del w:id="1168"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ins w:id="1169" w:author="Chen Heller" w:date="2023-01-04T17:02:00Z">
        <w:r w:rsidR="002A70C0">
          <w:t xml:space="preserve"> </w:t>
        </w:r>
      </w:ins>
      <w:ins w:id="1170" w:author="Chen Heller" w:date="2023-01-04T17:03:00Z">
        <w:r w:rsidR="002A70C0">
          <w:t>r</w:t>
        </w:r>
      </w:ins>
      <w:ins w:id="1171" w:author="Chen Heller" w:date="2023-01-04T17:02:00Z">
        <w:r w:rsidR="002A70C0">
          <w:t xml:space="preserve">esults were compared to </w:t>
        </w:r>
      </w:ins>
      <w:ins w:id="1172" w:author="Chen Heller" w:date="2023-01-04T17:04:00Z">
        <w:r w:rsidR="002E2D10">
          <w:t xml:space="preserve">those of </w:t>
        </w:r>
      </w:ins>
      <w:ins w:id="1173" w:author="Chen Heller" w:date="2023-01-04T17:02:00Z">
        <w:r w:rsidR="002A70C0">
          <w:t>a</w:t>
        </w:r>
      </w:ins>
      <w:ins w:id="1174" w:author="Chen Heller" w:date="2023-01-04T16:41:00Z">
        <w:r w:rsidR="00C35036">
          <w:t xml:space="preserve">n identical task </w:t>
        </w:r>
      </w:ins>
      <w:ins w:id="1175" w:author="Chen Heller" w:date="2023-01-04T17:03:00Z">
        <w:r w:rsidR="002A70C0">
          <w:t>performed with keyboard responses</w:t>
        </w:r>
      </w:ins>
      <w:ins w:id="1176" w:author="Chen Heller" w:date="2023-01-04T16:42:00Z">
        <w:r w:rsidR="00C35036">
          <w:t>.</w:t>
        </w:r>
      </w:ins>
    </w:p>
    <w:p w14:paraId="60F8E191" w14:textId="02A4C391" w:rsidR="00463A29" w:rsidRDefault="002D0222" w:rsidP="00B74D9D">
      <w:del w:id="1177" w:author="Chen Heller" w:date="2023-01-04T16:42:00Z">
        <w:r w:rsidDel="00D567F2">
          <w:lastRenderedPageBreak/>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178"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179"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180"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181" w:author="Chen Heller" w:date="2023-01-04T13:29:00Z">
        <w:r w:rsidR="00C1383D" w:rsidRPr="00B61294" w:rsidDel="00977059">
          <w:delText xml:space="preserve">movement </w:delText>
        </w:r>
      </w:del>
      <w:del w:id="1182"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183" w:author="Chen Heller" w:date="2023-01-04T16:43:00Z"/>
        </w:rPr>
      </w:pPr>
      <w:del w:id="1184"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185" w:author="Chen Heller" w:date="2023-01-04T13:29:00Z">
        <w:r w:rsidR="00FF06FA" w:rsidDel="00977059">
          <w:delText xml:space="preserve">movement </w:delText>
        </w:r>
      </w:del>
      <w:del w:id="1186"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187" w:author="Chen Heller" w:date="2023-01-04T16:44:00Z"/>
        </w:rPr>
      </w:pPr>
      <w:del w:id="1188"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2643C50A" w:rsidR="00B00AED" w:rsidRDefault="004C7623" w:rsidP="00B36FEC">
      <w:del w:id="1189"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190"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w:t>
        </w:r>
        <w:r w:rsidR="000434D9">
          <w:lastRenderedPageBreak/>
          <w:t xml:space="preserve">effect was found using both measures. In the reaching session, movements were clearly biased towards the incorrect answer when primed by an incongruent word, as was evident by the centrally oriented reaching trajectories which produced a smaller reach area, longer traveled distance and longer reaching duration. The difference between congruent and incongruent trajectories was significant around </w:t>
        </w:r>
        <w:commentRangeStart w:id="1191"/>
        <w:r w:rsidR="000434D9">
          <w:t>24-94% of the path</w:t>
        </w:r>
        <w:commentRangeEnd w:id="1191"/>
        <w:r w:rsidR="000434D9">
          <w:rPr>
            <w:rStyle w:val="CommentReference"/>
          </w:rPr>
          <w:commentReference w:id="1191"/>
        </w:r>
        <w:r w:rsidR="000434D9" w:rsidRPr="00225E22">
          <w:t xml:space="preserve"> </w:t>
        </w:r>
        <w:r w:rsidR="000434D9">
          <w:t xml:space="preserve">showing that the prime exerts its effect almost throughout the entire movement (note however that this analysis should not be taken as evidence for the exact latency/offset of the effect; see </w:t>
        </w:r>
        <w:r w:rsidR="000434D9">
          <w:fldChar w:fldCharType="begin"/>
        </w:r>
        <w:r w:rsidR="000434D9">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0434D9">
          <w:fldChar w:fldCharType="separate"/>
        </w:r>
        <w:r w:rsidR="000434D9" w:rsidRPr="005856CE">
          <w:rPr>
            <w:rFonts w:ascii="Times New Roman" w:hAnsi="Times New Roman" w:cs="Times New Roman"/>
          </w:rPr>
          <w:t>Sassenhagen &amp; Draschkow</w:t>
        </w:r>
        <w:r w:rsidR="000434D9">
          <w:rPr>
            <w:rFonts w:ascii="Times New Roman" w:hAnsi="Times New Roman" w:cs="Times New Roman"/>
          </w:rPr>
          <w:t>,</w:t>
        </w:r>
        <w:r w:rsidR="000434D9" w:rsidRPr="005856CE">
          <w:rPr>
            <w:rFonts w:ascii="Times New Roman" w:hAnsi="Times New Roman" w:cs="Times New Roman"/>
          </w:rPr>
          <w:t xml:space="preserve"> 2019</w:t>
        </w:r>
        <w:r w:rsidR="000434D9">
          <w:fldChar w:fldCharType="end"/>
        </w:r>
        <w:r w:rsidR="000434D9">
          <w:t xml:space="preserve">). </w:t>
        </w:r>
      </w:ins>
      <w:ins w:id="1192" w:author="Chen Heller" w:date="2023-01-09T13:31:00Z">
        <w:r w:rsidR="00F17027">
          <w:t xml:space="preserve">This result goes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w:t>
        </w:r>
        <w:r w:rsidR="00F17027">
          <w:t xml:space="preserve"> </w:t>
        </w:r>
      </w:ins>
      <w:del w:id="1193" w:author="Chen Heller" w:date="2023-01-09T13:31:00Z">
        <w:r w:rsidR="002E3E1A" w:rsidDel="00F17027">
          <w:delText xml:space="preserve">In line with </w:delText>
        </w:r>
      </w:del>
      <w:del w:id="1194" w:author="Chen Heller" w:date="2023-01-04T17:05:00Z">
        <w:r w:rsidR="002E3E1A" w:rsidDel="00F12D4E">
          <w:delText xml:space="preserve">my </w:delText>
        </w:r>
      </w:del>
      <w:del w:id="1195" w:author="Chen Heller" w:date="2023-01-09T13:31:00Z">
        <w:r w:rsidR="002E3E1A" w:rsidDel="00F17027">
          <w:delText>predictions</w:delText>
        </w:r>
        <w:r w:rsidR="00B00AED" w:rsidDel="00F17027">
          <w:delText xml:space="preserve">, both </w:delText>
        </w:r>
      </w:del>
      <w:del w:id="1196" w:author="Chen Heller" w:date="2023-01-04T17:05:00Z">
        <w:r w:rsidR="00B00AED" w:rsidDel="00F12D4E">
          <w:delText xml:space="preserve">of which </w:delText>
        </w:r>
      </w:del>
      <w:del w:id="1197" w:author="Chen Heller" w:date="2023-01-09T13:31:00Z">
        <w:r w:rsidR="00B00AED" w:rsidDel="00F17027">
          <w:delText>yielded robust effects.</w:delText>
        </w:r>
      </w:del>
      <w:r w:rsidR="00463A29">
        <w:t xml:space="preserve"> </w:t>
      </w:r>
      <w:del w:id="1198"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199" w:author="Chen Heller" w:date="2023-01-04T17:08:00Z">
        <w:r w:rsidR="00B00AED" w:rsidDel="00E9122A">
          <w:delText xml:space="preserve">attributing </w:delText>
        </w:r>
      </w:del>
      <w:del w:id="1200"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E9EFB95" w:rsidR="005F0446" w:rsidRDefault="00973F2D" w:rsidP="000447E3">
      <w:commentRangeStart w:id="1201"/>
      <w:r>
        <w:lastRenderedPageBreak/>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202"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203"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commentRangeEnd w:id="1201"/>
      <w:r w:rsidR="00D925B5">
        <w:rPr>
          <w:rStyle w:val="CommentReference"/>
        </w:rPr>
        <w:commentReference w:id="1201"/>
      </w:r>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1204" w:author="Chen Heller" w:date="2023-01-04T13:29:00Z">
        <w:r w:rsidR="003B1BD0" w:rsidDel="00977059">
          <w:delText xml:space="preserve">movement </w:delText>
        </w:r>
      </w:del>
      <w:ins w:id="120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6134D82"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w:t>
      </w:r>
      <w:r w:rsidR="00C07D7A">
        <w:lastRenderedPageBreak/>
        <w:t>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w:t>
      </w:r>
      <w:ins w:id="1206" w:author="Chen Heller" w:date="2023-01-09T13:33:00Z">
        <w:r w:rsidR="0018530D">
          <w:t>a</w:t>
        </w:r>
      </w:ins>
      <w:r w:rsidR="00C07D7A">
        <w:t>led similar effect size to that produced by the reach area measure</w:t>
      </w:r>
      <w:ins w:id="1207"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208"/>
      <w:r w:rsidR="00B160A8">
        <w:t>comple</w:t>
      </w:r>
      <w:r w:rsidR="00ED1528">
        <w:t>x</w:t>
      </w:r>
      <w:r w:rsidR="00181385">
        <w:t xml:space="preserve"> than a simple keypress</w:t>
      </w:r>
      <w:commentRangeEnd w:id="1208"/>
      <w:r w:rsidR="007D7457">
        <w:rPr>
          <w:rStyle w:val="CommentReference"/>
        </w:rPr>
        <w:commentReference w:id="1208"/>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209"/>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209"/>
      <w:r w:rsidR="0013777F">
        <w:rPr>
          <w:rStyle w:val="CommentReference"/>
        </w:rPr>
        <w:commentReference w:id="1209"/>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w:t>
      </w:r>
      <w:r w:rsidR="006617C2">
        <w:lastRenderedPageBreak/>
        <w:t>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210" w:author="Chen Heller" w:date="2023-01-03T10:14:00Z"/>
        </w:rPr>
        <w:pPrChange w:id="1211" w:author="Chen Heller" w:date="2023-01-03T10:14:00Z">
          <w:pPr>
            <w:pStyle w:val="Heading3"/>
          </w:pPr>
        </w:pPrChange>
      </w:pPr>
      <w:ins w:id="1212" w:author="Chen Heller" w:date="2023-01-03T10:15:00Z">
        <w:r>
          <w:t>Declarations</w:t>
        </w:r>
      </w:ins>
    </w:p>
    <w:p w14:paraId="7AD43A12" w14:textId="652B265C" w:rsidR="00D0536B" w:rsidRDefault="00D0536B" w:rsidP="00D0536B">
      <w:pPr>
        <w:pStyle w:val="Heading3"/>
        <w:rPr>
          <w:ins w:id="1213" w:author="Chen Heller" w:date="2023-01-02T16:30:00Z"/>
        </w:rPr>
      </w:pPr>
      <w:ins w:id="1214" w:author="Chen Heller" w:date="2023-01-02T16:22:00Z">
        <w:r w:rsidRPr="00D0536B">
          <w:t>Funding (information that explains whether and by whom the research was supported)</w:t>
        </w:r>
      </w:ins>
    </w:p>
    <w:p w14:paraId="14FF92D2" w14:textId="559F2FA0" w:rsidR="009C5EBA" w:rsidRDefault="009C5EBA">
      <w:pPr>
        <w:rPr>
          <w:ins w:id="1215" w:author="Chen Heller" w:date="2023-01-03T10:16:00Z"/>
          <w:lang w:eastAsia="ja-JP" w:bidi="ar-SA"/>
        </w:rPr>
      </w:pPr>
      <w:ins w:id="1216"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217" w:author="Chen Heller" w:date="2023-01-03T10:16:00Z">
        <w:r w:rsidR="00C737D1">
          <w:rPr>
            <w:lang w:eastAsia="ja-JP" w:bidi="ar-SA"/>
          </w:rPr>
          <w:t>.</w:t>
        </w:r>
      </w:ins>
    </w:p>
    <w:p w14:paraId="56F2E564" w14:textId="23E58032" w:rsidR="00C737D1" w:rsidRPr="009C5EBA" w:rsidRDefault="00963C78">
      <w:pPr>
        <w:rPr>
          <w:ins w:id="1218" w:author="Chen Heller" w:date="2023-01-02T16:22:00Z"/>
          <w:lang w:eastAsia="ja-JP"/>
          <w:rPrChange w:id="1219" w:author="Chen Heller" w:date="2023-01-02T16:30:00Z">
            <w:rPr>
              <w:ins w:id="1220" w:author="Chen Heller" w:date="2023-01-02T16:22:00Z"/>
            </w:rPr>
          </w:rPrChange>
        </w:rPr>
        <w:pPrChange w:id="1221" w:author="Chen Heller" w:date="2023-01-02T16:30:00Z">
          <w:pPr>
            <w:numPr>
              <w:numId w:val="21"/>
            </w:numPr>
            <w:tabs>
              <w:tab w:val="num" w:pos="720"/>
            </w:tabs>
            <w:ind w:left="720" w:hanging="360"/>
          </w:pPr>
        </w:pPrChange>
      </w:pPr>
      <w:ins w:id="1222" w:author="Chen Heller" w:date="2023-01-03T10:16:00Z">
        <w:r>
          <w:rPr>
            <w:lang w:eastAsia="ja-JP" w:bidi="ar-SA"/>
          </w:rPr>
          <w:t xml:space="preserve">If no funding was received, state that </w:t>
        </w:r>
      </w:ins>
      <w:ins w:id="1223" w:author="Chen Heller" w:date="2023-01-03T10:17:00Z">
        <w:r>
          <w:rPr>
            <w:lang w:eastAsia="ja-JP" w:bidi="ar-SA"/>
          </w:rPr>
          <w:t>(examples in the journal's guide).</w:t>
        </w:r>
      </w:ins>
    </w:p>
    <w:p w14:paraId="3AC4CD82" w14:textId="77777777" w:rsidR="00D0536B" w:rsidRPr="00D0536B" w:rsidRDefault="00D0536B">
      <w:pPr>
        <w:pStyle w:val="Heading3"/>
        <w:rPr>
          <w:ins w:id="1224" w:author="Chen Heller" w:date="2023-01-02T16:22:00Z"/>
        </w:rPr>
        <w:pPrChange w:id="1225" w:author="Chen Heller" w:date="2023-01-02T16:23:00Z">
          <w:pPr>
            <w:numPr>
              <w:numId w:val="21"/>
            </w:numPr>
            <w:tabs>
              <w:tab w:val="num" w:pos="720"/>
            </w:tabs>
            <w:ind w:left="720" w:hanging="360"/>
          </w:pPr>
        </w:pPrChange>
      </w:pPr>
      <w:ins w:id="1226" w:author="Chen Heller" w:date="2023-01-02T16:22:00Z">
        <w:r w:rsidRPr="00D0536B">
          <w:t>Conflicts of interest/Competing interests (include appropriate disclosures)</w:t>
        </w:r>
      </w:ins>
    </w:p>
    <w:p w14:paraId="2B0CCF91" w14:textId="6EAA8C72" w:rsidR="00D0536B" w:rsidRDefault="00D0536B">
      <w:pPr>
        <w:pStyle w:val="Heading3"/>
        <w:rPr>
          <w:ins w:id="1227" w:author="Chen Heller" w:date="2023-01-03T10:18:00Z"/>
        </w:rPr>
      </w:pPr>
      <w:ins w:id="1228" w:author="Chen Heller" w:date="2023-01-02T16:22:00Z">
        <w:r w:rsidRPr="00D0536B">
          <w:t>Ethics approval (include appropriate approvals or waivers)</w:t>
        </w:r>
      </w:ins>
    </w:p>
    <w:p w14:paraId="1FDAE914" w14:textId="02D934A5" w:rsidR="00A00866" w:rsidRPr="00A00866" w:rsidRDefault="00A00866">
      <w:pPr>
        <w:rPr>
          <w:ins w:id="1229" w:author="Chen Heller" w:date="2023-01-02T16:22:00Z"/>
          <w:lang w:eastAsia="ja-JP" w:bidi="ar-SA"/>
          <w:rPrChange w:id="1230" w:author="Chen Heller" w:date="2023-01-03T10:18:00Z">
            <w:rPr>
              <w:ins w:id="1231" w:author="Chen Heller" w:date="2023-01-02T16:22:00Z"/>
            </w:rPr>
          </w:rPrChange>
        </w:rPr>
        <w:pPrChange w:id="1232" w:author="Chen Heller" w:date="2023-01-03T10:18:00Z">
          <w:pPr>
            <w:numPr>
              <w:numId w:val="21"/>
            </w:numPr>
            <w:tabs>
              <w:tab w:val="num" w:pos="720"/>
            </w:tabs>
            <w:ind w:left="720" w:hanging="360"/>
          </w:pPr>
        </w:pPrChange>
      </w:pPr>
      <w:ins w:id="1233" w:author="Chen Heller" w:date="2023-01-03T10:18:00Z">
        <w:r>
          <w:rPr>
            <w:lang w:eastAsia="ja-JP" w:bidi="ar-SA"/>
          </w:rPr>
          <w:t>Statement that the study was approved by the ethics committee in Tel Aviv and passes the helsinky standards.</w:t>
        </w:r>
      </w:ins>
    </w:p>
    <w:p w14:paraId="2583B143" w14:textId="386A1597" w:rsidR="00D0536B" w:rsidRDefault="00D0536B">
      <w:pPr>
        <w:pStyle w:val="Heading3"/>
        <w:rPr>
          <w:ins w:id="1234" w:author="Chen Heller" w:date="2023-01-03T10:37:00Z"/>
        </w:rPr>
      </w:pPr>
      <w:ins w:id="1235" w:author="Chen Heller" w:date="2023-01-02T16:22:00Z">
        <w:r w:rsidRPr="00D0536B">
          <w:t>Consent to participate (include appropriate statements)</w:t>
        </w:r>
      </w:ins>
    </w:p>
    <w:p w14:paraId="58CB061D" w14:textId="795990FA" w:rsidR="00D6696D" w:rsidRPr="00D6696D" w:rsidRDefault="00D6696D">
      <w:pPr>
        <w:rPr>
          <w:ins w:id="1236" w:author="Chen Heller" w:date="2023-01-02T16:22:00Z"/>
          <w:lang w:eastAsia="ja-JP" w:bidi="ar-SA"/>
          <w:rPrChange w:id="1237" w:author="Chen Heller" w:date="2023-01-03T10:37:00Z">
            <w:rPr>
              <w:ins w:id="1238" w:author="Chen Heller" w:date="2023-01-02T16:22:00Z"/>
            </w:rPr>
          </w:rPrChange>
        </w:rPr>
        <w:pPrChange w:id="1239" w:author="Chen Heller" w:date="2023-01-03T10:37:00Z">
          <w:pPr>
            <w:numPr>
              <w:numId w:val="21"/>
            </w:numPr>
            <w:tabs>
              <w:tab w:val="num" w:pos="720"/>
            </w:tabs>
            <w:ind w:left="720" w:hanging="360"/>
          </w:pPr>
        </w:pPrChange>
      </w:pPr>
      <w:ins w:id="1240" w:author="Chen Heller" w:date="2023-01-03T10:37:00Z">
        <w:r>
          <w:rPr>
            <w:lang w:eastAsia="ja-JP" w:bidi="ar-SA"/>
          </w:rPr>
          <w:lastRenderedPageBreak/>
          <w:t xml:space="preserve">State that all participants gave a free consent to </w:t>
        </w:r>
      </w:ins>
      <w:ins w:id="1241" w:author="Chen Heller" w:date="2023-01-03T10:38:00Z">
        <w:r>
          <w:rPr>
            <w:lang w:eastAsia="ja-JP" w:bidi="ar-SA"/>
          </w:rPr>
          <w:t>participate in the study. Examples in the journal's guidelines (There are examples for all the other declerations as well).</w:t>
        </w:r>
      </w:ins>
    </w:p>
    <w:p w14:paraId="48342B09" w14:textId="77777777" w:rsidR="00D0536B" w:rsidRPr="00D0536B" w:rsidRDefault="00D0536B">
      <w:pPr>
        <w:pStyle w:val="Heading3"/>
        <w:rPr>
          <w:ins w:id="1242" w:author="Chen Heller" w:date="2023-01-02T16:22:00Z"/>
        </w:rPr>
        <w:pPrChange w:id="1243" w:author="Chen Heller" w:date="2023-01-02T16:22:00Z">
          <w:pPr>
            <w:numPr>
              <w:numId w:val="21"/>
            </w:numPr>
            <w:tabs>
              <w:tab w:val="num" w:pos="720"/>
            </w:tabs>
            <w:ind w:left="720" w:hanging="360"/>
          </w:pPr>
        </w:pPrChange>
      </w:pPr>
      <w:ins w:id="1244" w:author="Chen Heller" w:date="2023-01-02T16:22:00Z">
        <w:r w:rsidRPr="00D0536B">
          <w:t>Consent for publication (include appropriate statements)</w:t>
        </w:r>
      </w:ins>
    </w:p>
    <w:p w14:paraId="1463CDFE" w14:textId="638671B3" w:rsidR="00D0536B" w:rsidRDefault="00D0536B" w:rsidP="00D0536B">
      <w:pPr>
        <w:pStyle w:val="Heading3"/>
        <w:rPr>
          <w:ins w:id="1245" w:author="Chen Heller" w:date="2023-01-02T17:51:00Z"/>
        </w:rPr>
      </w:pPr>
      <w:ins w:id="1246" w:author="Chen Heller" w:date="2023-01-02T16:22:00Z">
        <w:r w:rsidRPr="00D0536B">
          <w:t>Availability of data and materials (data transparency)</w:t>
        </w:r>
      </w:ins>
    </w:p>
    <w:p w14:paraId="7A678523" w14:textId="77777777" w:rsidR="003660D1" w:rsidRDefault="003660D1" w:rsidP="003660D1">
      <w:pPr>
        <w:rPr>
          <w:ins w:id="1247" w:author="Chen Heller" w:date="2023-01-02T17:51:00Z"/>
          <w:lang w:eastAsia="ja-JP" w:bidi="ar-SA"/>
        </w:rPr>
      </w:pPr>
      <w:ins w:id="1248" w:author="Chen Heller" w:date="2023-01-02T17:51:00Z">
        <w:r>
          <w:rPr>
            <w:lang w:eastAsia="ja-JP" w:bidi="ar-SA"/>
          </w:rPr>
          <w:t>All original research must include a data availability statement. Data availability statements should include information on where data supporting the results reported in the article can be found. Statements should include, where applicable, hyperlinks to publicly archived datasets analysed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249" w:author="Chen Heller" w:date="2023-01-02T17:51:00Z"/>
          <w:lang w:eastAsia="ja-JP" w:bidi="ar-SA"/>
        </w:rPr>
      </w:pPr>
      <w:ins w:id="1250" w:author="Chen Heller" w:date="2023-01-02T17:51:00Z">
        <w:r>
          <w:rPr>
            <w:lang w:eastAsia="ja-JP" w:bidi="ar-SA"/>
          </w:rPr>
          <w:t>1. The datasets generated during and/or analysed during the current study are available in the [NAME] repository, [PERSISTENT WEB LINK TO DATASETS]</w:t>
        </w:r>
      </w:ins>
    </w:p>
    <w:p w14:paraId="10978EC1" w14:textId="77777777" w:rsidR="003660D1" w:rsidRDefault="003660D1" w:rsidP="003660D1">
      <w:pPr>
        <w:rPr>
          <w:ins w:id="1251" w:author="Chen Heller" w:date="2023-01-02T17:51:00Z"/>
          <w:lang w:eastAsia="ja-JP" w:bidi="ar-SA"/>
        </w:rPr>
      </w:pPr>
      <w:ins w:id="1252"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253" w:author="Chen Heller" w:date="2023-01-02T17:51:00Z"/>
          <w:lang w:eastAsia="ja-JP" w:bidi="ar-SA"/>
        </w:rPr>
      </w:pPr>
      <w:ins w:id="1254" w:author="Chen Heller" w:date="2023-01-02T17:51:00Z">
        <w:r>
          <w:rPr>
            <w:lang w:eastAsia="ja-JP" w:bidi="ar-SA"/>
          </w:rPr>
          <w:t>3. The datasets generated during and/or analysed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255" w:author="Chen Heller" w:date="2023-01-02T17:51:00Z"/>
          <w:lang w:eastAsia="ja-JP" w:bidi="ar-SA"/>
        </w:rPr>
      </w:pPr>
      <w:ins w:id="1256"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257" w:author="Chen Heller" w:date="2023-01-02T17:51:00Z"/>
          <w:lang w:eastAsia="ja-JP" w:bidi="ar-SA"/>
        </w:rPr>
      </w:pPr>
    </w:p>
    <w:p w14:paraId="54BB8139" w14:textId="77777777" w:rsidR="003660D1" w:rsidRDefault="003660D1" w:rsidP="003660D1">
      <w:pPr>
        <w:rPr>
          <w:ins w:id="1258" w:author="Chen Heller" w:date="2023-01-02T17:51:00Z"/>
          <w:lang w:eastAsia="ja-JP" w:bidi="ar-SA"/>
        </w:rPr>
      </w:pPr>
      <w:ins w:id="1259"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260" w:author="Chen Heller" w:date="2023-01-02T17:53:00Z"/>
          <w:lang w:eastAsia="ja-JP" w:bidi="ar-SA"/>
        </w:rPr>
      </w:pPr>
      <w:ins w:id="1261"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262" w:author="Chen Heller" w:date="2023-01-02T17:53:00Z"/>
          <w:lang w:eastAsia="ja-JP" w:bidi="ar-SA"/>
        </w:rPr>
      </w:pPr>
      <w:ins w:id="1263"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264" w:author="Chen Heller" w:date="2023-01-02T16:22:00Z"/>
          <w:lang w:eastAsia="ja-JP" w:bidi="ar-SA"/>
          <w:rPrChange w:id="1265" w:author="Chen Heller" w:date="2023-01-02T17:51:00Z">
            <w:rPr>
              <w:ins w:id="1266" w:author="Chen Heller" w:date="2023-01-02T16:22:00Z"/>
            </w:rPr>
          </w:rPrChange>
        </w:rPr>
        <w:pPrChange w:id="1267"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268" w:author="Chen Heller" w:date="2023-01-02T16:22:00Z"/>
        </w:rPr>
        <w:pPrChange w:id="1269" w:author="Chen Heller" w:date="2023-01-02T16:22:00Z">
          <w:pPr>
            <w:numPr>
              <w:numId w:val="21"/>
            </w:numPr>
            <w:tabs>
              <w:tab w:val="num" w:pos="720"/>
            </w:tabs>
            <w:ind w:left="720" w:hanging="360"/>
          </w:pPr>
        </w:pPrChange>
      </w:pPr>
      <w:ins w:id="1270" w:author="Chen Heller" w:date="2023-01-02T16:22:00Z">
        <w:r w:rsidRPr="00D0536B">
          <w:t>Code availability (software application or custom code)</w:t>
        </w:r>
      </w:ins>
    </w:p>
    <w:p w14:paraId="281670E0" w14:textId="65BD70C2" w:rsidR="00D0536B" w:rsidRDefault="00D0536B" w:rsidP="00D0536B">
      <w:pPr>
        <w:pStyle w:val="Heading3"/>
        <w:rPr>
          <w:ins w:id="1271" w:author="Chen Heller" w:date="2023-01-02T17:34:00Z"/>
        </w:rPr>
      </w:pPr>
      <w:ins w:id="1272"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273" w:author="Chen Heller" w:date="2023-01-02T17:34:00Z"/>
        </w:rPr>
        <w:pPrChange w:id="1274" w:author="Chen Heller" w:date="2023-01-02T17:34:00Z">
          <w:pPr/>
        </w:pPrChange>
      </w:pPr>
      <w:ins w:id="1275" w:author="Chen Heller" w:date="2023-01-02T17:34:00Z">
        <w:r w:rsidRPr="001A0D6C">
          <w:t>Acknowledgments</w:t>
        </w:r>
      </w:ins>
    </w:p>
    <w:p w14:paraId="35764C92" w14:textId="7689EE17" w:rsidR="001A0D6C" w:rsidRPr="00972A60" w:rsidRDefault="001A0D6C">
      <w:pPr>
        <w:rPr>
          <w:ins w:id="1276" w:author="Chen Heller" w:date="2023-01-02T16:26:00Z"/>
        </w:rPr>
        <w:pPrChange w:id="1277" w:author="Chen Heller" w:date="2023-01-02T17:34:00Z">
          <w:pPr>
            <w:pStyle w:val="Heading3"/>
          </w:pPr>
        </w:pPrChange>
      </w:pPr>
      <w:ins w:id="1278"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279" w:author="Chen Heller" w:date="2023-01-02T16:27:00Z"/>
        </w:rPr>
      </w:pPr>
      <w:ins w:id="1280" w:author="Chen Heller" w:date="2023-01-02T16:26:00Z">
        <w:r>
          <w:t>Open practices statement</w:t>
        </w:r>
      </w:ins>
    </w:p>
    <w:p w14:paraId="1473D0DF" w14:textId="100AB89B" w:rsidR="00D802FC" w:rsidRDefault="00034D4B" w:rsidP="00F37271">
      <w:pPr>
        <w:spacing w:line="360" w:lineRule="auto"/>
        <w:rPr>
          <w:ins w:id="1281" w:author="Chen Heller" w:date="2023-01-04T14:55:00Z"/>
          <w:lang w:eastAsia="ja-JP" w:bidi="ar-SA"/>
        </w:rPr>
      </w:pPr>
      <w:ins w:id="1282"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283"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555C52DC" w:rsidR="00E24E4A" w:rsidRPr="00D802FC" w:rsidRDefault="00E24E4A" w:rsidP="00F37271">
      <w:pPr>
        <w:spacing w:line="360" w:lineRule="auto"/>
        <w:rPr>
          <w:ins w:id="1284" w:author="Chen Heller" w:date="2023-01-02T16:28:00Z"/>
          <w:lang w:eastAsia="ja-JP" w:bidi="ar-SA"/>
        </w:rPr>
      </w:pPr>
      <w:ins w:id="1285" w:author="Chen Heller" w:date="2023-01-04T14:56:00Z">
        <w:r>
          <w:t>P</w:t>
        </w:r>
      </w:ins>
      <w:ins w:id="1286" w:author="Chen Heller" w:date="2023-01-04T14:55:00Z">
        <w:r>
          <w:t xml:space="preserve">reregistered </w:t>
        </w:r>
      </w:ins>
      <w:ins w:id="1287" w:author="Chen Heller" w:date="2023-01-04T14:56:00Z">
        <w:r>
          <w:t xml:space="preserve">at </w:t>
        </w:r>
      </w:ins>
      <w:ins w:id="1288"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289" w:author="Chen Heller" w:date="2023-01-02T16:22:00Z"/>
          <w:lang w:eastAsia="ja-JP" w:bidi="ar-SA"/>
          <w:rPrChange w:id="1290" w:author="Chen Heller" w:date="2023-01-02T16:27:00Z">
            <w:rPr>
              <w:ins w:id="1291" w:author="Chen Heller" w:date="2023-01-02T16:22:00Z"/>
            </w:rPr>
          </w:rPrChange>
        </w:rPr>
        <w:pPrChange w:id="1292"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293" w:name="_Toc114485396"/>
      <w:r>
        <w:lastRenderedPageBreak/>
        <w:t>Supplementary materials</w:t>
      </w:r>
      <w:bookmarkEnd w:id="1293"/>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EDC4B2E" w:rsidR="005B74BC" w:rsidRPr="005B74BC" w:rsidRDefault="005B74BC" w:rsidP="00422967">
      <w:pPr>
        <w:pStyle w:val="Caption"/>
        <w:rPr>
          <w:lang w:eastAsia="ja-JP" w:bidi="ar-SA"/>
        </w:rPr>
      </w:pPr>
      <w:bookmarkStart w:id="1294" w:name="_Ref114050197"/>
      <w:r>
        <w:t xml:space="preserve">Supplementary Figure </w:t>
      </w:r>
      <w:fldSimple w:instr=" SEQ Supplementary_Figure \* ARABIC ">
        <w:r w:rsidR="00C56E28">
          <w:rPr>
            <w:noProof/>
          </w:rPr>
          <w:t>1</w:t>
        </w:r>
      </w:fldSimple>
      <w:bookmarkEnd w:id="1294"/>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295" w:name="_Ref114128122"/>
      <w:r>
        <w:t xml:space="preserve">Supplementary Figure </w:t>
      </w:r>
      <w:fldSimple w:instr=" SEQ Supplementary_Figure \* ARABIC ">
        <w:r w:rsidR="00C56E28">
          <w:rPr>
            <w:noProof/>
          </w:rPr>
          <w:t>2</w:t>
        </w:r>
      </w:fldSimple>
      <w:bookmarkEnd w:id="129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296" w:name="_Ref114130120"/>
      <w:r>
        <w:br w:type="page"/>
      </w:r>
    </w:p>
    <w:p w14:paraId="285CC3E1" w14:textId="6CA4325F" w:rsidR="00B322A4" w:rsidRDefault="00B322A4" w:rsidP="00422967">
      <w:pPr>
        <w:pStyle w:val="Caption"/>
        <w:keepNext/>
      </w:pPr>
      <w:bookmarkStart w:id="1297" w:name="_Ref114472701"/>
      <w:r>
        <w:lastRenderedPageBreak/>
        <w:t xml:space="preserve">Supplementary Table </w:t>
      </w:r>
      <w:fldSimple w:instr=" SEQ Supplementary_Table \* ARABIC ">
        <w:r w:rsidR="00C56E28">
          <w:rPr>
            <w:noProof/>
          </w:rPr>
          <w:t>1</w:t>
        </w:r>
      </w:fldSimple>
      <w:bookmarkEnd w:id="1296"/>
      <w:bookmarkEnd w:id="129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298" w:name="_Ref114130105"/>
      <w:r>
        <w:t xml:space="preserve">Supplementary Table </w:t>
      </w:r>
      <w:fldSimple w:instr=" SEQ Supplementary_Table \* ARABIC ">
        <w:r w:rsidR="00C56E28">
          <w:rPr>
            <w:noProof/>
          </w:rPr>
          <w:t>2</w:t>
        </w:r>
      </w:fldSimple>
      <w:bookmarkEnd w:id="129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299" w:name="_Toc114485397"/>
      <w:r>
        <w:lastRenderedPageBreak/>
        <w:t>References</w:t>
      </w:r>
      <w:bookmarkEnd w:id="129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300" w:author="Chen Heller" w:date="2022-10-02T10:33:00Z"/>
          <w:lang w:eastAsia="ja-JP" w:bidi="ar-SA"/>
        </w:rPr>
      </w:pPr>
      <w:ins w:id="130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302" w:author="Chen Heller" w:date="2022-10-02T10:33:00Z"/>
          <w:lang w:eastAsia="ja-JP" w:bidi="ar-SA"/>
        </w:rPr>
      </w:pPr>
      <w:ins w:id="130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304" w:author="Chen Heller" w:date="2022-10-02T10:33:00Z"/>
          <w:lang w:eastAsia="ja-JP" w:bidi="ar-SA"/>
        </w:rPr>
      </w:pPr>
      <w:ins w:id="130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306" w:author="Chen Heller" w:date="2022-10-02T10:33:00Z"/>
          <w:lang w:eastAsia="ja-JP"/>
        </w:rPr>
      </w:pPr>
      <w:ins w:id="130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308" w:author="Chen Heller" w:date="2022-10-02T10:33:00Z">
          <w:pPr>
            <w:ind w:firstLine="0"/>
            <w:jc w:val="left"/>
          </w:pPr>
        </w:pPrChange>
      </w:pPr>
      <w:ins w:id="130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8"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20" w:author="Chen Heller" w:date="2023-01-04T15:17:00Z" w:initials="CH">
    <w:p w14:paraId="05EDA1C3" w14:textId="77777777" w:rsidR="00412D3A" w:rsidRDefault="00412D3A" w:rsidP="007D3434">
      <w:pPr>
        <w:pStyle w:val="CommentText"/>
        <w:ind w:firstLine="0"/>
        <w:jc w:val="left"/>
      </w:pPr>
      <w:r>
        <w:rPr>
          <w:rStyle w:val="CommentReference"/>
        </w:rPr>
        <w:annotationRef/>
      </w:r>
      <w:r>
        <w:t>I don’t like this opening phrase</w:t>
      </w:r>
      <w:r>
        <w:br/>
      </w:r>
    </w:p>
  </w:comment>
  <w:comment w:id="766" w:author="Chen Heller" w:date="2023-01-09T12:25:00Z" w:initials="CH">
    <w:p w14:paraId="4E67D299" w14:textId="77777777" w:rsidR="00B45E15" w:rsidRDefault="00B45E15" w:rsidP="00CD70F2">
      <w:pPr>
        <w:pStyle w:val="CommentText"/>
        <w:ind w:firstLine="0"/>
        <w:jc w:val="left"/>
      </w:pPr>
      <w:r>
        <w:rPr>
          <w:rStyle w:val="CommentReference"/>
        </w:rPr>
        <w:annotationRef/>
      </w:r>
      <w:r>
        <w:t>rephrase</w:t>
      </w:r>
    </w:p>
  </w:comment>
  <w:comment w:id="829" w:author="Chen Heller" w:date="2023-01-09T17:00:00Z" w:initials="CH">
    <w:p w14:paraId="5F86B98C" w14:textId="77777777" w:rsidR="00CA397F" w:rsidRDefault="00CA397F" w:rsidP="00CA397F">
      <w:pPr>
        <w:pStyle w:val="CommentText"/>
        <w:ind w:firstLine="0"/>
        <w:jc w:val="left"/>
      </w:pPr>
      <w:r>
        <w:rPr>
          <w:rStyle w:val="CommentReference"/>
        </w:rPr>
        <w:annotationRef/>
      </w:r>
      <w:r>
        <w:t>Use different word.</w:t>
      </w:r>
    </w:p>
  </w:comment>
  <w:comment w:id="832" w:author="Chen Heller" w:date="2023-01-09T17:12:00Z" w:initials="CH">
    <w:p w14:paraId="4E89111E" w14:textId="77777777"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859"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876" w:author="Chen Heller" w:date="2023-01-09T17:34:00Z" w:initials="CH">
    <w:p w14:paraId="132266BA" w14:textId="77777777" w:rsidR="00A40EA5" w:rsidRDefault="00A40EA5" w:rsidP="00786AFE">
      <w:pPr>
        <w:pStyle w:val="CommentText"/>
        <w:ind w:firstLine="0"/>
        <w:jc w:val="left"/>
      </w:pPr>
      <w:r>
        <w:rPr>
          <w:rStyle w:val="CommentReference"/>
        </w:rPr>
        <w:annotationRef/>
      </w:r>
      <w:r>
        <w:t>Rephrase all the "defined as".</w:t>
      </w:r>
    </w:p>
  </w:comment>
  <w:comment w:id="899" w:author="Chen Heller" w:date="2023-01-04T11:14:00Z" w:initials="CH">
    <w:p w14:paraId="422ABCB3" w14:textId="77777777" w:rsidR="00E86625" w:rsidRDefault="007309FB">
      <w:pPr>
        <w:pStyle w:val="CommentText"/>
        <w:ind w:firstLine="0"/>
        <w:jc w:val="left"/>
      </w:pPr>
      <w:r>
        <w:rPr>
          <w:rStyle w:val="CommentReference"/>
        </w:rPr>
        <w:annotationRef/>
      </w:r>
      <w:r w:rsidR="00E86625">
        <w:t>Talk about not finding a significanct difference with the traj.</w:t>
      </w:r>
    </w:p>
    <w:p w14:paraId="7C95E89B" w14:textId="77777777" w:rsidR="00E86625" w:rsidRDefault="00E86625">
      <w:pPr>
        <w:pStyle w:val="CommentText"/>
        <w:ind w:firstLine="0"/>
        <w:jc w:val="left"/>
      </w:pPr>
      <w:r>
        <w:t>Then mention using iEP instead since it was recommanded since it serves as an earlier indication of intentions (look for paper by dror that syas that or in his email).</w:t>
      </w:r>
    </w:p>
    <w:p w14:paraId="18926800" w14:textId="77777777" w:rsidR="00E86625" w:rsidRDefault="00E86625" w:rsidP="00A443DB">
      <w:pPr>
        <w:pStyle w:val="CommentText"/>
        <w:ind w:firstLine="0"/>
        <w:jc w:val="left"/>
      </w:pPr>
      <w:r>
        <w:t>Talk about velocity.</w:t>
      </w:r>
    </w:p>
  </w:comment>
  <w:comment w:id="908" w:author="Chen Heller" w:date="2023-01-03T11:45:00Z" w:initials="CH">
    <w:p w14:paraId="49CE1771" w14:textId="6A4316FA"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128" w:author="Chen Heller" w:date="2023-01-02T17:36:00Z" w:initials="CH">
    <w:p w14:paraId="7F8E216D" w14:textId="23AF712D"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132"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142" w:author="Chen Heller" w:date="2023-01-09T13:27:00Z" w:initials="CH">
    <w:p w14:paraId="33B7FFEB" w14:textId="77777777" w:rsidR="00B74112" w:rsidRDefault="00B74112" w:rsidP="00AC26F6">
      <w:pPr>
        <w:pStyle w:val="CommentText"/>
        <w:ind w:firstLine="0"/>
        <w:jc w:val="left"/>
      </w:pPr>
      <w:r>
        <w:rPr>
          <w:rStyle w:val="CommentReference"/>
        </w:rPr>
        <w:annotationRef/>
      </w:r>
      <w:r>
        <w:t>Insert results of permutation+clustering w/o space normalization.</w:t>
      </w:r>
    </w:p>
  </w:comment>
  <w:comment w:id="1191" w:author="Chen Heller" w:date="2023-01-09T13:27:00Z" w:initials="CH">
    <w:p w14:paraId="2A1AB74C" w14:textId="77777777" w:rsidR="000434D9" w:rsidRDefault="000434D9" w:rsidP="000434D9">
      <w:pPr>
        <w:pStyle w:val="CommentText"/>
        <w:ind w:firstLine="0"/>
        <w:jc w:val="left"/>
      </w:pPr>
      <w:r>
        <w:rPr>
          <w:rStyle w:val="CommentReference"/>
        </w:rPr>
        <w:annotationRef/>
      </w:r>
      <w:r>
        <w:t>Insert results of permutation+clustering w/o space normalization.</w:t>
      </w:r>
    </w:p>
  </w:comment>
  <w:comment w:id="1201" w:author="Chen Heller" w:date="2023-01-04T17:33:00Z" w:initials="CH">
    <w:p w14:paraId="768F491E" w14:textId="48BB6825" w:rsidR="00D925B5" w:rsidRDefault="00D925B5" w:rsidP="00DB40C6">
      <w:pPr>
        <w:pStyle w:val="CommentText"/>
        <w:ind w:firstLine="0"/>
        <w:jc w:val="left"/>
      </w:pPr>
      <w:r>
        <w:rPr>
          <w:rStyle w:val="CommentReference"/>
        </w:rPr>
        <w:annotationRef/>
      </w:r>
      <w:r>
        <w:t>Actually, we didn't find COM and didn't show online corrections.</w:t>
      </w:r>
    </w:p>
  </w:comment>
  <w:comment w:id="1208" w:author="Chen Heller" w:date="2022-10-01T21:28:00Z" w:initials="CH">
    <w:p w14:paraId="11090F9D" w14:textId="3BAA54DC"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209" w:author="Chen Heller" w:date="2023-01-09T13:35:00Z" w:initials="CH">
    <w:p w14:paraId="00D5AC9C" w14:textId="77777777"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05EDA1C3" w15:done="0"/>
  <w15:commentEx w15:paraId="4E67D299" w15:done="0"/>
  <w15:commentEx w15:paraId="5F86B98C" w15:done="0"/>
  <w15:commentEx w15:paraId="4E89111E" w15:done="0"/>
  <w15:commentEx w15:paraId="07EFA7F3" w15:done="0"/>
  <w15:commentEx w15:paraId="132266BA" w15:done="0"/>
  <w15:commentEx w15:paraId="18926800" w15:done="0"/>
  <w15:commentEx w15:paraId="51504870" w15:done="0"/>
  <w15:commentEx w15:paraId="7F8E216D" w15:done="0"/>
  <w15:commentEx w15:paraId="2EC354C4" w15:done="0"/>
  <w15:commentEx w15:paraId="33B7FFEB" w15:done="0"/>
  <w15:commentEx w15:paraId="2A1AB74C" w15:done="0"/>
  <w15:commentEx w15:paraId="768F491E" w15:done="0"/>
  <w15:commentEx w15:paraId="7611B78C" w15:done="0"/>
  <w15:commentEx w15:paraId="00D5AC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60171E" w16cex:dateUtc="2023-01-04T13:17:00Z"/>
  <w16cex:commentExtensible w16cex:durableId="27668642" w16cex:dateUtc="2023-01-09T10:25:00Z"/>
  <w16cex:commentExtensible w16cex:durableId="2766C6CB" w16cex:dateUtc="2023-01-09T15:00:00Z"/>
  <w16cex:commentExtensible w16cex:durableId="2766C97E" w16cex:dateUtc="2023-01-09T15:12:00Z"/>
  <w16cex:commentExtensible w16cex:durableId="275FDD22" w16cex:dateUtc="2023-01-04T09:10:00Z"/>
  <w16cex:commentExtensible w16cex:durableId="2766CEB8" w16cex:dateUtc="2023-01-09T15:34:00Z"/>
  <w16cex:commentExtensible w16cex:durableId="275FDE2B" w16cex:dateUtc="2023-01-04T09:14:00Z"/>
  <w16cex:commentExtensible w16cex:durableId="275E93C2" w16cex:dateUtc="2023-01-03T09:45:00Z"/>
  <w16cex:commentExtensible w16cex:durableId="275D9498" w16cex:dateUtc="2023-01-02T15:36:00Z"/>
  <w16cex:commentExtensible w16cex:durableId="275FCED0" w16cex:dateUtc="2023-01-04T08:09:00Z"/>
  <w16cex:commentExtensible w16cex:durableId="276694BD" w16cex:dateUtc="2023-01-09T11:27:00Z"/>
  <w16cex:commentExtensible w16cex:durableId="27669549" w16cex:dateUtc="2023-01-09T11:27:00Z"/>
  <w16cex:commentExtensible w16cex:durableId="276036F2" w16cex:dateUtc="2023-01-04T15:33:00Z"/>
  <w16cex:commentExtensible w16cex:durableId="26E32F77" w16cex:dateUtc="2022-10-01T18:28:00Z"/>
  <w16cex:commentExtensible w16cex:durableId="276696AB" w16cex:dateUtc="2023-01-09T1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05EDA1C3" w16cid:durableId="2760171E"/>
  <w16cid:commentId w16cid:paraId="4E67D299" w16cid:durableId="27668642"/>
  <w16cid:commentId w16cid:paraId="5F86B98C" w16cid:durableId="2766C6CB"/>
  <w16cid:commentId w16cid:paraId="4E89111E" w16cid:durableId="2766C97E"/>
  <w16cid:commentId w16cid:paraId="07EFA7F3" w16cid:durableId="275FDD22"/>
  <w16cid:commentId w16cid:paraId="132266BA" w16cid:durableId="2766CEB8"/>
  <w16cid:commentId w16cid:paraId="18926800" w16cid:durableId="275FDE2B"/>
  <w16cid:commentId w16cid:paraId="51504870" w16cid:durableId="275E93C2"/>
  <w16cid:commentId w16cid:paraId="7F8E216D" w16cid:durableId="275D9498"/>
  <w16cid:commentId w16cid:paraId="2EC354C4" w16cid:durableId="275FCED0"/>
  <w16cid:commentId w16cid:paraId="33B7FFEB" w16cid:durableId="276694BD"/>
  <w16cid:commentId w16cid:paraId="2A1AB74C" w16cid:durableId="27669549"/>
  <w16cid:commentId w16cid:paraId="768F491E" w16cid:durableId="276036F2"/>
  <w16cid:commentId w16cid:paraId="7611B78C" w16cid:durableId="26E32F77"/>
  <w16cid:commentId w16cid:paraId="00D5AC9C" w16cid:durableId="27669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ED11B" w14:textId="77777777" w:rsidR="008E4CC2" w:rsidRDefault="008E4CC2" w:rsidP="00E96D8E">
      <w:r>
        <w:separator/>
      </w:r>
    </w:p>
  </w:endnote>
  <w:endnote w:type="continuationSeparator" w:id="0">
    <w:p w14:paraId="30E616EF" w14:textId="77777777" w:rsidR="008E4CC2" w:rsidRDefault="008E4CC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DA314" w14:textId="77777777" w:rsidR="008E4CC2" w:rsidRDefault="008E4CC2" w:rsidP="00E96D8E">
      <w:r>
        <w:separator/>
      </w:r>
    </w:p>
  </w:footnote>
  <w:footnote w:type="continuationSeparator" w:id="0">
    <w:p w14:paraId="7EF5E68D" w14:textId="77777777" w:rsidR="008E4CC2" w:rsidRDefault="008E4CC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10" w:author="Chen Heller" w:date="2023-01-02T17:31:00Z"/>
  <w:sdt>
    <w:sdtPr>
      <w:id w:val="1693958908"/>
      <w:docPartObj>
        <w:docPartGallery w:val="Page Numbers (Top of Page)"/>
        <w:docPartUnique/>
      </w:docPartObj>
    </w:sdtPr>
    <w:sdtEndPr>
      <w:rPr>
        <w:noProof/>
      </w:rPr>
    </w:sdtEndPr>
    <w:sdtContent>
      <w:customXmlInsRangeEnd w:id="1310"/>
      <w:p w14:paraId="45A06099" w14:textId="54268E96" w:rsidR="0020719F" w:rsidRDefault="0020719F">
        <w:pPr>
          <w:pStyle w:val="Header"/>
          <w:jc w:val="right"/>
          <w:rPr>
            <w:ins w:id="1311" w:author="Chen Heller" w:date="2023-01-02T17:31:00Z"/>
          </w:rPr>
        </w:pPr>
        <w:ins w:id="131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313" w:author="Chen Heller" w:date="2023-01-02T17:31:00Z"/>
    </w:sdtContent>
  </w:sdt>
  <w:customXmlInsRangeEnd w:id="131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9F6"/>
    <w:rsid w:val="00085B46"/>
    <w:rsid w:val="00086E17"/>
    <w:rsid w:val="0008758E"/>
    <w:rsid w:val="000901C4"/>
    <w:rsid w:val="00090482"/>
    <w:rsid w:val="000904B3"/>
    <w:rsid w:val="00090F73"/>
    <w:rsid w:val="00090FA8"/>
    <w:rsid w:val="000920D5"/>
    <w:rsid w:val="000936FE"/>
    <w:rsid w:val="00093ED3"/>
    <w:rsid w:val="00094743"/>
    <w:rsid w:val="00094981"/>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AD1"/>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27AD"/>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2D10"/>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D3A"/>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7D7"/>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691"/>
    <w:rsid w:val="005348CC"/>
    <w:rsid w:val="0053517A"/>
    <w:rsid w:val="00535B09"/>
    <w:rsid w:val="00535D8D"/>
    <w:rsid w:val="005362FF"/>
    <w:rsid w:val="00536CFE"/>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715F"/>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15"/>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01D"/>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8E3"/>
    <w:rsid w:val="0078197A"/>
    <w:rsid w:val="0078275B"/>
    <w:rsid w:val="00783631"/>
    <w:rsid w:val="00783C99"/>
    <w:rsid w:val="00783CC7"/>
    <w:rsid w:val="007846C7"/>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A7706"/>
    <w:rsid w:val="007B00A0"/>
    <w:rsid w:val="007B0511"/>
    <w:rsid w:val="007B078A"/>
    <w:rsid w:val="007B0D8E"/>
    <w:rsid w:val="007B0FE4"/>
    <w:rsid w:val="007B1356"/>
    <w:rsid w:val="007B1390"/>
    <w:rsid w:val="007B1825"/>
    <w:rsid w:val="007B2023"/>
    <w:rsid w:val="007B2321"/>
    <w:rsid w:val="007B232B"/>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E07B9"/>
    <w:rsid w:val="007E08AD"/>
    <w:rsid w:val="007E0DED"/>
    <w:rsid w:val="007E0DF8"/>
    <w:rsid w:val="007E1196"/>
    <w:rsid w:val="007E171E"/>
    <w:rsid w:val="007E1993"/>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4CC2"/>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5F02"/>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0EDA"/>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3EAE"/>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6C47"/>
    <w:rsid w:val="00A3761B"/>
    <w:rsid w:val="00A3771B"/>
    <w:rsid w:val="00A40609"/>
    <w:rsid w:val="00A4090B"/>
    <w:rsid w:val="00A40EA5"/>
    <w:rsid w:val="00A420EA"/>
    <w:rsid w:val="00A42670"/>
    <w:rsid w:val="00A4296D"/>
    <w:rsid w:val="00A42B30"/>
    <w:rsid w:val="00A42CD7"/>
    <w:rsid w:val="00A43A97"/>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8CF"/>
    <w:rsid w:val="00A643B2"/>
    <w:rsid w:val="00A65CA7"/>
    <w:rsid w:val="00A661C8"/>
    <w:rsid w:val="00A664C3"/>
    <w:rsid w:val="00A671D0"/>
    <w:rsid w:val="00A67ED9"/>
    <w:rsid w:val="00A71002"/>
    <w:rsid w:val="00A71099"/>
    <w:rsid w:val="00A716DC"/>
    <w:rsid w:val="00A72790"/>
    <w:rsid w:val="00A740D0"/>
    <w:rsid w:val="00A75B96"/>
    <w:rsid w:val="00A75EC8"/>
    <w:rsid w:val="00A7614E"/>
    <w:rsid w:val="00A76243"/>
    <w:rsid w:val="00A76268"/>
    <w:rsid w:val="00A76373"/>
    <w:rsid w:val="00A763FD"/>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15"/>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1B7D"/>
    <w:rsid w:val="00B72118"/>
    <w:rsid w:val="00B72BAD"/>
    <w:rsid w:val="00B74112"/>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E83"/>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6FB"/>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2CC7"/>
    <w:rsid w:val="00CB4918"/>
    <w:rsid w:val="00CB4B02"/>
    <w:rsid w:val="00CB5253"/>
    <w:rsid w:val="00CB58A8"/>
    <w:rsid w:val="00CB5A32"/>
    <w:rsid w:val="00CB5E6E"/>
    <w:rsid w:val="00CB60D0"/>
    <w:rsid w:val="00CB632F"/>
    <w:rsid w:val="00CB74BE"/>
    <w:rsid w:val="00CB7531"/>
    <w:rsid w:val="00CB7856"/>
    <w:rsid w:val="00CB785E"/>
    <w:rsid w:val="00CC047D"/>
    <w:rsid w:val="00CC0F3F"/>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F56"/>
    <w:rsid w:val="00CF56FB"/>
    <w:rsid w:val="00CF598A"/>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EAE"/>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67F2"/>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7A57"/>
    <w:rsid w:val="00D77F8D"/>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7D4"/>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C2A"/>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036"/>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04"/>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100A1"/>
    <w:rsid w:val="00F11408"/>
    <w:rsid w:val="00F12932"/>
    <w:rsid w:val="00F12D4E"/>
    <w:rsid w:val="00F135D2"/>
    <w:rsid w:val="00F13728"/>
    <w:rsid w:val="00F13ABB"/>
    <w:rsid w:val="00F143F4"/>
    <w:rsid w:val="00F158AA"/>
    <w:rsid w:val="00F16423"/>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0D7"/>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8210C2"/>
    <w:rsid w:val="00C46BBD"/>
    <w:rsid w:val="00CC3D39"/>
    <w:rsid w:val="00D73831"/>
    <w:rsid w:val="00DB06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6</TotalTime>
  <Pages>73</Pages>
  <Words>64681</Words>
  <Characters>323409</Characters>
  <Application>Microsoft Office Word</Application>
  <DocSecurity>0</DocSecurity>
  <Lines>2695</Lines>
  <Paragraphs>774</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87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16</cp:revision>
  <cp:lastPrinted>2023-01-04T12:57:00Z</cp:lastPrinted>
  <dcterms:created xsi:type="dcterms:W3CDTF">2022-09-19T06:03:00Z</dcterms:created>
  <dcterms:modified xsi:type="dcterms:W3CDTF">2023-01-0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